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288FE113" w14:textId="77777777"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5497E9A" w14:textId="77777777" w:rsidR="0010297E" w:rsidRDefault="0010297E" w:rsidP="0010297E">
      <w:pPr>
        <w:pStyle w:val="Subtitulocapitulo"/>
        <w:rPr>
          <w:sz w:val="24"/>
        </w:rPr>
      </w:pPr>
      <w:r w:rsidRPr="006F70AC">
        <w:t>Antecedentes</w:t>
      </w:r>
      <w:bookmarkEnd w:id="1"/>
    </w:p>
    <w:p w14:paraId="5F8AA9D1" w14:textId="77777777"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77777777"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w:t>
      </w:r>
      <w:r>
        <w:rPr>
          <w:b w:val="0"/>
          <w:sz w:val="24"/>
        </w:rPr>
        <w:lastRenderedPageBreak/>
        <w:t xml:space="preserve">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además de su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30D1D897"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 xml:space="preserve">el proceso de elaboración y </w:t>
      </w:r>
      <w:r w:rsidR="00626CB6">
        <w:rPr>
          <w:b w:val="0"/>
          <w:sz w:val="24"/>
        </w:rPr>
        <w:t xml:space="preserve">una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xml:space="preserve">. Esto es un problema debido a que los profesores podrían encontrar difícil  asignar una calificación, </w:t>
      </w:r>
      <w:r>
        <w:rPr>
          <w:b w:val="0"/>
          <w:sz w:val="24"/>
        </w:rPr>
        <w:lastRenderedPageBreak/>
        <w:t>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071D3DE5"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encontrado </w:t>
      </w:r>
      <w:r w:rsidR="0065430B">
        <w:rPr>
          <w:b w:val="0"/>
          <w:sz w:val="24"/>
        </w:rPr>
        <w:t xml:space="preserve">que la percepción de una injusta evaluación </w:t>
      </w:r>
      <w:r w:rsidR="0010297E">
        <w:rPr>
          <w:b w:val="0"/>
          <w:sz w:val="24"/>
        </w:rPr>
        <w:t xml:space="preserve"> debe ser tomada en cuenta en el curso de aprendizaje de </w:t>
      </w:r>
      <w:r w:rsidR="0065430B">
        <w:rPr>
          <w:b w:val="0"/>
          <w:sz w:val="24"/>
        </w:rPr>
        <w:t xml:space="preserve">los </w:t>
      </w:r>
      <w:r w:rsidR="0010297E">
        <w:rPr>
          <w:b w:val="0"/>
          <w:sz w:val="24"/>
        </w:rPr>
        <w:t xml:space="preserve">estudiantes, ya que sus estudios sugieren que </w:t>
      </w:r>
      <w:r w:rsidR="0065430B">
        <w:rPr>
          <w:b w:val="0"/>
          <w:sz w:val="24"/>
        </w:rPr>
        <w:t>esto es un</w:t>
      </w:r>
      <w:r w:rsidR="0010297E">
        <w:rPr>
          <w:b w:val="0"/>
          <w:sz w:val="24"/>
        </w:rPr>
        <w:t xml:space="preserve"> </w:t>
      </w:r>
      <w:r w:rsidR="0010297E" w:rsidRPr="00206366">
        <w:rPr>
          <w:b w:val="0"/>
          <w:sz w:val="24"/>
        </w:rPr>
        <w:t>predictor de la motivación, el aprendizaje</w:t>
      </w:r>
      <w:r w:rsidR="0010297E">
        <w:rPr>
          <w:b w:val="0"/>
          <w:sz w:val="24"/>
        </w:rPr>
        <w:t>,</w:t>
      </w:r>
      <w:r w:rsidR="0010297E" w:rsidRPr="00206366">
        <w:rPr>
          <w:b w:val="0"/>
          <w:sz w:val="24"/>
        </w:rPr>
        <w:t xml:space="preserve"> y la agresión</w:t>
      </w:r>
      <w:r w:rsidR="0010297E">
        <w:rPr>
          <w:b w:val="0"/>
          <w:sz w:val="24"/>
        </w:rPr>
        <w:t xml:space="preserve"> que estos muestran hacia/en una clas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77777777"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de esta índole 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 xml:space="preserve">Como el trabajo propuesto por 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w:t>
      </w:r>
      <w:r>
        <w:rPr>
          <w:b w:val="0"/>
          <w:sz w:val="24"/>
        </w:rPr>
        <w:lastRenderedPageBreak/>
        <w:t>cada persona y su interacción verbal, con el objetivo de ayudar a determinar el aporte de cada individuo (ver Figura 1</w:t>
      </w:r>
      <w:r w:rsidR="000231D3">
        <w:rPr>
          <w:b w:val="0"/>
          <w:sz w:val="24"/>
        </w:rPr>
        <w:t>.1</w:t>
      </w:r>
      <w:r>
        <w:rPr>
          <w:b w:val="0"/>
          <w:sz w:val="24"/>
        </w:rPr>
        <w:t>) y mostrar una lista de sugerencias sobre tópicos que cada usuario podría querer utilizar. Los usuarios alimentan de información a su trabajo colaborativo  en Collaid, utilizando sus dedos  para escribir sobre un teclado virtual. Esta solución viene integrada con un componente de monitoreo del trabajo colaborativo, que 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w:t>
      </w:r>
      <w:r>
        <w:rPr>
          <w:b w:val="0"/>
          <w:sz w:val="24"/>
        </w:rPr>
        <w:lastRenderedPageBreak/>
        <w:t xml:space="preserve">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2" w:name="_Toc397264972"/>
      <w:r w:rsidRPr="00D44937">
        <w:t xml:space="preserve">Descripción del </w:t>
      </w:r>
      <w:r>
        <w:t>problema</w:t>
      </w:r>
      <w:bookmarkStart w:id="3" w:name="_Toc397264973"/>
      <w:bookmarkEnd w:id="2"/>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4616EFD0"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w:t>
      </w:r>
      <w:r>
        <w:rPr>
          <w:b w:val="0"/>
          <w:sz w:val="24"/>
        </w:rPr>
        <w:lastRenderedPageBreak/>
        <w:t xml:space="preserve">superficies colaborativas </w:t>
      </w:r>
      <w:r w:rsidRPr="00181584">
        <w:rPr>
          <w:b w:val="0"/>
          <w:sz w:val="24"/>
        </w:rPr>
        <w:t xml:space="preserve">proporcionan una nueva 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como la solución multitáctil Ideum Coffee Table, cuyo precio oscila alrededor de los $10.000</w:t>
      </w:r>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o la solución de Microsoft Surface SUR40 cuyo precio sugerido en pre-venta es de $9.000</w:t>
      </w:r>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r>
        <w:rPr>
          <w:b w:val="0"/>
          <w:sz w:val="24"/>
        </w:rPr>
        <w:t xml:space="preserve">, por ejemplo: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 todo su potencial</w:t>
      </w:r>
      <w:r w:rsidR="00050F4D">
        <w:rPr>
          <w:b w:val="0"/>
          <w:sz w:val="24"/>
        </w:rPr>
        <w:t xml:space="preserve"> para superarlo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6420DF56"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datos, </w:t>
      </w:r>
      <w:r>
        <w:rPr>
          <w:b w:val="0"/>
          <w:sz w:val="24"/>
        </w:rPr>
        <w:t>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lastRenderedPageBreak/>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4"/>
      <w:r w:rsidRPr="00BC7933">
        <w:t>Justificación</w:t>
      </w:r>
      <w:commentRangeEnd w:id="4"/>
      <w:r>
        <w:rPr>
          <w:rStyle w:val="Refdecomentario"/>
          <w:rFonts w:asciiTheme="minorHAnsi" w:eastAsiaTheme="minorHAnsi" w:hAnsiTheme="minorHAnsi" w:cstheme="minorBidi"/>
          <w:b w:val="0"/>
          <w:bCs w:val="0"/>
          <w:color w:val="auto"/>
          <w:lang w:eastAsia="en-US"/>
        </w:rPr>
        <w:commentReference w:id="4"/>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310D68BB"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busca el equilibrio entre costos relacionados a hardware, uso de software libre para abaratar costos de implementación, facilidad de configuración en un aula de clases, y portabilidad.  Revisión previa ha mostrado </w:t>
      </w:r>
      <w:r>
        <w:rPr>
          <w:b w:val="0"/>
          <w:sz w:val="24"/>
        </w:rPr>
        <w:lastRenderedPageBreak/>
        <w:t>que las soluciones actuales están diseñadas mayoritariamente para el ámbito profesional y no</w:t>
      </w:r>
      <w:r w:rsidR="007169FC">
        <w:rPr>
          <w:b w:val="0"/>
          <w:sz w:val="24"/>
        </w:rPr>
        <w:t xml:space="preserve"> así</w:t>
      </w:r>
      <w:r>
        <w:rPr>
          <w:b w:val="0"/>
          <w:sz w:val="24"/>
        </w:rPr>
        <w:t xml:space="preserve"> el ámbito educativo</w:t>
      </w:r>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Por lo que esta herramienta, al hacer énfasis en este sector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5"/>
      <w:r w:rsidRPr="00BC7933">
        <w:t>alcance</w:t>
      </w:r>
      <w:commentRangeEnd w:id="5"/>
      <w:r>
        <w:rPr>
          <w:rStyle w:val="Refdecomentario"/>
          <w:rFonts w:asciiTheme="minorHAnsi" w:eastAsiaTheme="minorHAnsi" w:hAnsiTheme="minorHAnsi" w:cstheme="minorBidi"/>
          <w:b w:val="0"/>
          <w:bCs w:val="0"/>
          <w:color w:val="auto"/>
          <w:lang w:eastAsia="en-US"/>
        </w:rPr>
        <w:commentReference w:id="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w:t>
      </w:r>
      <w:r>
        <w:lastRenderedPageBreak/>
        <w:t xml:space="preserve">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46328B1C" w:rsidR="0010297E" w:rsidRDefault="0010297E" w:rsidP="0010297E">
      <w:pPr>
        <w:pStyle w:val="Texto"/>
        <w:ind w:left="1416"/>
      </w:pPr>
      <w:r>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76D05B47" w14:textId="77777777" w:rsidR="0010297E" w:rsidRDefault="0010297E" w:rsidP="0010297E">
      <w:pPr>
        <w:pStyle w:val="Texto"/>
        <w:ind w:left="1416"/>
      </w:pPr>
    </w:p>
    <w:p w14:paraId="324AA79B" w14:textId="77777777" w:rsidR="0010297E" w:rsidRDefault="0010297E" w:rsidP="0010297E">
      <w:pPr>
        <w:pStyle w:val="Texto"/>
        <w:ind w:left="1416"/>
      </w:pPr>
    </w:p>
    <w:p w14:paraId="750CC60A" w14:textId="77777777" w:rsidR="0010297E" w:rsidRDefault="0010297E" w:rsidP="0010297E">
      <w:pPr>
        <w:pStyle w:val="Subtitulocapitulo"/>
        <w:numPr>
          <w:ilvl w:val="0"/>
          <w:numId w:val="0"/>
        </w:numPr>
        <w:ind w:left="792"/>
      </w:pPr>
    </w:p>
    <w:p w14:paraId="06165A95" w14:textId="77777777" w:rsidR="0010297E" w:rsidRDefault="0010297E" w:rsidP="0010297E">
      <w:pPr>
        <w:pStyle w:val="Prrafodelista"/>
      </w:pPr>
    </w:p>
    <w:p w14:paraId="229DBDCE" w14:textId="77777777" w:rsidR="0010297E" w:rsidRPr="006F70AC" w:rsidRDefault="0010297E" w:rsidP="0010297E">
      <w:pPr>
        <w:pStyle w:val="Subtitulocapitulo"/>
        <w:rPr>
          <w:sz w:val="24"/>
          <w:szCs w:val="24"/>
        </w:rPr>
      </w:pPr>
      <w:bookmarkStart w:id="6" w:name="_Toc397264975"/>
      <w:bookmarkEnd w:id="3"/>
      <w:r w:rsidRPr="006F70AC">
        <w:t>Objetivos</w:t>
      </w:r>
      <w:bookmarkEnd w:id="6"/>
    </w:p>
    <w:p w14:paraId="188739BE" w14:textId="77777777" w:rsidR="0010297E" w:rsidRPr="00D44937" w:rsidRDefault="0010297E" w:rsidP="0010297E">
      <w:pPr>
        <w:spacing w:after="0" w:line="480" w:lineRule="auto"/>
        <w:jc w:val="both"/>
        <w:rPr>
          <w:rFonts w:ascii="Arial" w:eastAsia="Times New Roman" w:hAnsi="Arial" w:cs="Arial"/>
          <w:sz w:val="24"/>
          <w:szCs w:val="24"/>
          <w:lang w:eastAsia="es-EC"/>
        </w:rPr>
      </w:pPr>
    </w:p>
    <w:p w14:paraId="16BEE074" w14:textId="77777777" w:rsidR="0010297E" w:rsidRPr="00C50379" w:rsidRDefault="0010297E" w:rsidP="0010297E">
      <w:pPr>
        <w:pStyle w:val="Subtitulocapitulo"/>
        <w:numPr>
          <w:ilvl w:val="2"/>
          <w:numId w:val="1"/>
        </w:numPr>
        <w:rPr>
          <w:sz w:val="24"/>
          <w:szCs w:val="24"/>
        </w:rPr>
      </w:pPr>
      <w:bookmarkStart w:id="7" w:name="_Toc397264976"/>
      <w:r w:rsidRPr="006F70AC">
        <w:t>Objetivo general</w:t>
      </w:r>
      <w:bookmarkEnd w:id="7"/>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Pr="00BD7A2E" w:rsidRDefault="0010297E"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8" w:name="_Toc397264977"/>
      <w:r w:rsidRPr="006F70AC">
        <w:t>Objetivos específicos</w:t>
      </w:r>
      <w:bookmarkEnd w:id="8"/>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10297E">
      <w:pPr>
        <w:pStyle w:val="Subtitulocapitulo"/>
        <w:rPr>
          <w:sz w:val="24"/>
          <w:szCs w:val="24"/>
        </w:rPr>
      </w:pPr>
      <w:r>
        <w:t>Pregunta de investigación e H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w:t>
      </w:r>
      <w:r w:rsidRPr="00BD7A2E">
        <w:rPr>
          <w:b w:val="0"/>
          <w:sz w:val="24"/>
          <w:szCs w:val="28"/>
        </w:rPr>
        <w:lastRenderedPageBreak/>
        <w:t xml:space="preserve">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lastRenderedPageBreak/>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de 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En primer lugar se revisará la literatura para analizar las tendencias en relación a hardware y software para la </w:t>
      </w:r>
      <w:r w:rsidRPr="00BD7A2E">
        <w:rPr>
          <w:b w:val="0"/>
          <w:sz w:val="24"/>
          <w:szCs w:val="28"/>
        </w:rPr>
        <w:lastRenderedPageBreak/>
        <w:t>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w:t>
      </w:r>
      <w:r w:rsidRPr="00BD7A2E">
        <w:rPr>
          <w:b w:val="0"/>
          <w:sz w:val="24"/>
          <w:szCs w:val="28"/>
        </w:rPr>
        <w:lastRenderedPageBreak/>
        <w:t xml:space="preserve">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3E2D8E91"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507077">
        <w:t>, además</w:t>
      </w:r>
      <w:r w:rsidR="002C4CEC">
        <w:t xml:space="preserve">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e la solución para este estudio</w:t>
      </w:r>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586FB4AC" w:rsidR="00F636E0" w:rsidRDefault="00021A7C" w:rsidP="00D30B2C">
      <w:pPr>
        <w:pStyle w:val="Texto"/>
        <w:ind w:left="1416"/>
      </w:pPr>
      <w:r>
        <w:t xml:space="preserve">Cuando se diseña software, cuyo propósito es el de asistir a las personas en la resolución de un problema determinado, se debe </w:t>
      </w:r>
      <w:r>
        <w:lastRenderedPageBreak/>
        <w:t xml:space="preserve">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507320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345B0E3" w:rsidR="007C4CF6" w:rsidRDefault="002916F4" w:rsidP="00D30B2C">
      <w:pPr>
        <w:pStyle w:val="Texto"/>
        <w:ind w:left="1416"/>
      </w:pPr>
      <w:r>
        <w:t xml:space="preserve">Los paradigmas de interacción no son mutuamente excluyentes, a través de la historia se han identificado momentos en los que </w:t>
      </w:r>
      <w:r w:rsidR="00E64633">
        <w:t>la interacción hombre-computador cambia</w:t>
      </w:r>
      <w:r>
        <w:t xml:space="preserve">. </w:t>
      </w:r>
      <w:r w:rsidR="007C4CF6">
        <w:t>Se mencionará</w:t>
      </w:r>
      <w:r>
        <w:t xml:space="preserve"> algunos</w:t>
      </w:r>
      <w:r w:rsidR="00E64633">
        <w:t>, en</w:t>
      </w:r>
      <w:r w:rsidR="007C4CF6">
        <w:t xml:space="preserve"> orden cronológico:</w:t>
      </w:r>
    </w:p>
    <w:p w14:paraId="69E89F7B" w14:textId="577B285F" w:rsidR="00953048" w:rsidRDefault="007C4CF6" w:rsidP="0035744F">
      <w:pPr>
        <w:pStyle w:val="Texto"/>
        <w:numPr>
          <w:ilvl w:val="0"/>
          <w:numId w:val="4"/>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rsidR="00637E99">
        <w:t xml:space="preserve"> en el que los </w:t>
      </w:r>
      <w:r w:rsidR="00637E99">
        <w:lastRenderedPageBreak/>
        <w:t>ordenadores, de manera similar a los</w:t>
      </w:r>
      <w:r>
        <w:t xml:space="preserve"> humanos, obtuvieron la capacidad </w:t>
      </w:r>
      <w:r w:rsidR="00E64633">
        <w:t xml:space="preserve">de aparentar </w:t>
      </w:r>
      <w:r w:rsidR="00637E99">
        <w:t xml:space="preserve">la realización de </w:t>
      </w:r>
      <w:r>
        <w:t xml:space="preserve">más de una tarea </w:t>
      </w:r>
      <w:r w:rsidR="00E64633">
        <w:t>en parapelo</w:t>
      </w:r>
      <w:r>
        <w:t xml:space="preserve">. </w:t>
      </w:r>
    </w:p>
    <w:p w14:paraId="27247439" w14:textId="6A7FA76E"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w:t>
      </w:r>
      <w:r w:rsidR="00E64633">
        <w:t xml:space="preserve"> B</w:t>
      </w:r>
      <w:r w:rsidR="00A239B0">
        <w:t xml:space="preserve">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48188610"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w:t>
      </w:r>
      <w:r w:rsidR="00E64633">
        <w:t>,</w:t>
      </w:r>
      <w:r>
        <w:t xml:space="preserve"> el uso de procesadores de texto para escribir documentos</w:t>
      </w:r>
      <w:r w:rsidR="00A239B0">
        <w:t xml:space="preserve"> similar a una máquina de escribir</w:t>
      </w:r>
      <w:r>
        <w:t>; hojas de cálculo para hacer balances monetarios.</w:t>
      </w:r>
    </w:p>
    <w:p w14:paraId="5A41709F" w14:textId="49CD8166" w:rsidR="00A239B0" w:rsidRDefault="00A239B0" w:rsidP="0035744F">
      <w:pPr>
        <w:pStyle w:val="Texto"/>
        <w:numPr>
          <w:ilvl w:val="0"/>
          <w:numId w:val="4"/>
        </w:numPr>
        <w:ind w:left="2229"/>
      </w:pPr>
      <w:r>
        <w:rPr>
          <w:b/>
        </w:rPr>
        <w:t xml:space="preserve">Manipulación Directa.- </w:t>
      </w:r>
      <w:r>
        <w:t xml:space="preserve">En los 1980 con los avances en gráficos por computador, </w:t>
      </w:r>
      <w:r w:rsidR="00E64633">
        <w:t>los ordenadores</w:t>
      </w:r>
      <w:r>
        <w:t xml:space="preserve"> estuvieron en capacidad de representar objetos con los que los usuarios actuaban directamente sin la necesidad de comandos complejos. El primero en transformar en producto esta visión fue Apple Computer Inc. con su Macintosh en 1984.</w:t>
      </w:r>
    </w:p>
    <w:p w14:paraId="071F0F01" w14:textId="551A0AFF" w:rsidR="00633030" w:rsidRDefault="00633030" w:rsidP="0035744F">
      <w:pPr>
        <w:pStyle w:val="Texto"/>
        <w:numPr>
          <w:ilvl w:val="0"/>
          <w:numId w:val="4"/>
        </w:numPr>
        <w:ind w:left="2229"/>
      </w:pPr>
      <w:r>
        <w:rPr>
          <w:b/>
        </w:rPr>
        <w:lastRenderedPageBreak/>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026F06">
        <w:t xml:space="preserve"> (anteriormente</w:t>
      </w:r>
      <w:r w:rsidR="00AB70B7">
        <w:t xml:space="preserv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62334E41" w:rsidR="0097147A" w:rsidRDefault="0097147A" w:rsidP="00D30B2C">
      <w:pPr>
        <w:pStyle w:val="Texto"/>
        <w:ind w:left="1416"/>
      </w:pPr>
      <w:r>
        <w:lastRenderedPageBreak/>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58CB41D3" w:rsidR="00F21AFA" w:rsidRDefault="00807019" w:rsidP="008640A0">
      <w:pPr>
        <w:pStyle w:val="Texto"/>
        <w:ind w:left="1299"/>
      </w:pPr>
      <w:r>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44B7A11A" w:rsidR="001F431F" w:rsidRDefault="001F431F" w:rsidP="008640A0">
      <w:pPr>
        <w:pStyle w:val="Texto"/>
        <w:ind w:left="1299"/>
      </w:pPr>
      <w:r>
        <w:t>Este tipo de herramientas, ha permitido trabajar a grupos de personas tanto como en lugares remotos, como en una misma</w:t>
      </w:r>
      <w:r w:rsidR="00D5270A">
        <w:t xml:space="preserve"> </w:t>
      </w:r>
      <w:r w:rsidR="00D5270A">
        <w:lastRenderedPageBreak/>
        <w:t xml:space="preserve">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7B108B29" w:rsidR="00D5270A" w:rsidRPr="00661A8E" w:rsidRDefault="00637E99" w:rsidP="002B3603">
            <w:pPr>
              <w:pStyle w:val="Texto"/>
              <w:ind w:left="0"/>
              <w:rPr>
                <w:sz w:val="20"/>
                <w:szCs w:val="20"/>
              </w:rPr>
            </w:pPr>
            <w:r>
              <w:rPr>
                <w:b/>
                <w:sz w:val="20"/>
                <w:szCs w:val="20"/>
              </w:rPr>
              <w:t xml:space="preserve">Tabla </w:t>
            </w:r>
            <w:r w:rsidR="002B3603">
              <w:rPr>
                <w:b/>
                <w:sz w:val="20"/>
                <w:szCs w:val="20"/>
              </w:rPr>
              <w:t>2.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3D9EB55C" w:rsidR="00BA06A8" w:rsidRDefault="0053250A" w:rsidP="00F0716B">
      <w:pPr>
        <w:pStyle w:val="Texto"/>
        <w:ind w:left="2124"/>
      </w:pPr>
      <w:r>
        <w:t xml:space="preserve">Combinar la entrada de un sistema y salida visual sobre un espacio fijo, permite la creación de lo que se denomina </w:t>
      </w:r>
      <w:r w:rsidR="00C90143">
        <w:t>una superficie interactiva. Entre algunas ejemplos que se pueden encontrar de estas superficies interactivas, pueden ser paredes</w:t>
      </w:r>
      <w:r w:rsidR="00A23372">
        <w:t xml:space="preserve"> o pizarras</w:t>
      </w:r>
      <w:r w:rsidR="00C90143">
        <w:t xml:space="preserve"> interactiv</w:t>
      </w:r>
      <w:r w:rsidR="00CE5F1B">
        <w:t xml:space="preserve">as (wall en inglés, </w:t>
      </w:r>
      <w:r w:rsidR="00CE5F1B">
        <w:lastRenderedPageBreak/>
        <w:t xml:space="preserve">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6959572B"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 xml:space="preserve">as áreas que constituyen la base científica para las superficies interactivas y por ende colaborativas son CSCW, interacción hombre-máquina (HCI por sus siglas en inglés), Computación Ubicua e Interfaces de usuario tangibles (TUI </w:t>
      </w:r>
      <w:r w:rsidR="005123EC">
        <w:t xml:space="preserve">o </w:t>
      </w:r>
      <w:r>
        <w:t>tangible user interface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3241546D" w:rsidR="008B7515" w:rsidRDefault="005D1088" w:rsidP="00A23372">
      <w:pPr>
        <w:pStyle w:val="Texto"/>
        <w:ind w:left="2124"/>
      </w:pPr>
      <w:r>
        <w:t>Una ventaja de combinar</w:t>
      </w:r>
      <w:r w:rsidR="008B7515">
        <w:t xml:space="preserve"> el dispositivo de entrada y salida en uno solo,</w:t>
      </w:r>
      <w:r>
        <w:t xml:space="preserve"> es que</w:t>
      </w:r>
      <w:r w:rsidR="008B7515">
        <w:t xml:space="preserve"> </w:t>
      </w:r>
      <w:r>
        <w:t xml:space="preserve"> al usuario le </w:t>
      </w:r>
      <w:r w:rsidR="008B7515">
        <w:t>representa menor carga cognitiva y fluidez  para interactuar con ellas</w:t>
      </w:r>
      <w:r w:rsidR="008B751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fldChar w:fldCharType="separate"/>
      </w:r>
      <w:r w:rsidR="00334B27" w:rsidRPr="00334B27">
        <w:rPr>
          <w:noProof/>
        </w:rPr>
        <w:t>[22]</w:t>
      </w:r>
      <w:r w:rsidR="008B7515">
        <w:fldChar w:fldCharType="end"/>
      </w:r>
      <w:r w:rsidR="008B7515">
        <w:t>.</w:t>
      </w:r>
      <w:r w:rsidR="002C2D57">
        <w:t xml:space="preserve"> </w:t>
      </w:r>
      <w:r>
        <w:t xml:space="preserve"> </w:t>
      </w:r>
      <w:r w:rsidR="005E5EA9">
        <w:t xml:space="preserve">Además, siendo este un </w:t>
      </w:r>
      <w:r w:rsidR="008B7515">
        <w:t>medio digital, se podrá colectar un sinnúmero de datos</w:t>
      </w:r>
      <w:r w:rsidR="00C5135A">
        <w:t xml:space="preserve"> relacionados a su utilización, siendo esto una ventaja sobre las herramientas tradicionales como el lápiz y papel</w:t>
      </w:r>
      <w:r w:rsidR="008B7515">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lastRenderedPageBreak/>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6C85EF33"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w:t>
      </w:r>
      <w:r w:rsidR="00266B90">
        <w:lastRenderedPageBreak/>
        <w:t>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DC4AE3C" w14:textId="77777777" w:rsidR="000B0EC4" w:rsidRDefault="000B0EC4" w:rsidP="00A23372">
      <w:pPr>
        <w:pStyle w:val="Texto"/>
        <w:ind w:left="2124"/>
      </w:pPr>
    </w:p>
    <w:p w14:paraId="289EF410" w14:textId="262B965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503B779C"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w:t>
      </w:r>
      <w:r w:rsidR="000231D3">
        <w:lastRenderedPageBreak/>
        <w:t>figura 2.3</w:t>
      </w:r>
      <w:r w:rsidR="00BB43C0">
        <w:t>)</w:t>
      </w:r>
      <w:r>
        <w:t>. Garantiza</w:t>
      </w:r>
      <w:r w:rsidR="00380178">
        <w:t>n</w:t>
      </w:r>
      <w:r>
        <w:t xml:space="preserve"> fluidez y </w:t>
      </w:r>
      <w:r w:rsidR="00661A8E">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DD6582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las cuales son de</w:t>
      </w:r>
      <w:r>
        <w:t xml:space="preserve"> 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controlados, y con una configuración adecuada, pueden servir perfectamente para la creación de superficies interactivas</w:t>
      </w:r>
      <w:r w:rsidR="00CD57CD">
        <w:t>.</w:t>
      </w:r>
      <w:r>
        <w:t xml:space="preserve">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07D327B0"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esta puede identificar </w:t>
      </w:r>
      <w:r>
        <w:t xml:space="preserve">los elementos que está rastreando en todo momento. </w:t>
      </w:r>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w:t>
      </w:r>
      <w:r>
        <w:lastRenderedPageBreak/>
        <w:t xml:space="preserve">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3B893DD4" w:rsidR="00AB7AE4" w:rsidRDefault="001D41CF" w:rsidP="00E1240E">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w:t>
      </w:r>
      <w:r w:rsidR="00D17832" w:rsidRPr="00D17832">
        <w:lastRenderedPageBreak/>
        <w:t xml:space="preserve">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w:t>
      </w:r>
      <w:r w:rsidR="00A077CE">
        <w:lastRenderedPageBreak/>
        <w:t>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lastRenderedPageBreak/>
        <w:t>Interfaces de toque directo</w:t>
      </w:r>
    </w:p>
    <w:p w14:paraId="0E88F700" w14:textId="0E5F3727"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r w:rsidR="00D55C64">
        <w:t>O p</w:t>
      </w:r>
      <w:r w:rsidR="00D20DF6" w:rsidRPr="00D20DF6">
        <w:t xml:space="preserve">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w:t>
      </w:r>
      <w:r>
        <w:lastRenderedPageBreak/>
        <w:t>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3CF9B807" w:rsidR="00C40FBD" w:rsidRDefault="00C40FBD" w:rsidP="00334B27">
      <w:pPr>
        <w:pStyle w:val="Texto"/>
        <w:ind w:left="1416"/>
      </w:pPr>
      <w:r w:rsidRPr="00C40FBD">
        <w:t xml:space="preserve">Los gestos kinestésicos </w:t>
      </w:r>
      <w:r w:rsidR="008B1E36">
        <w:t xml:space="preserve">representan </w:t>
      </w:r>
      <w:r w:rsidRPr="00C40FBD">
        <w:t xml:space="preserve">una forma útil para esconder llamadas complejas a funcionalidades específicas en </w:t>
      </w:r>
      <w:r w:rsidRPr="00C40FBD">
        <w:lastRenderedPageBreak/>
        <w:t>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w:t>
      </w:r>
      <w:r w:rsidR="00B23072">
        <w:t xml:space="preserve"> colaborativa</w:t>
      </w:r>
      <w:r w:rsidR="00E505DA">
        <w:t xml:space="preserve"> al dibujar un trazo continuo de puntos consecutivos</w:t>
      </w:r>
      <w:r w:rsidR="003C7971">
        <w:t xml:space="preserve"> con forma de rectangular</w:t>
      </w:r>
      <w:r w:rsidR="00E505DA">
        <w:t xml:space="preserve">, tal como se lo realiza sobre papel, recuerda la forma de </w:t>
      </w:r>
      <w:r w:rsidR="00B23072">
        <w:t>una E</w:t>
      </w:r>
      <w:r w:rsidR="003C7971">
        <w:t>ntidad en un diagrama Entidad-Relación</w:t>
      </w:r>
      <w:r w:rsidR="00E505DA">
        <w:t>.</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 xml:space="preserve">para la identificación de formas. </w:t>
      </w:r>
      <w:r w:rsidR="008B1E36">
        <w:lastRenderedPageBreak/>
        <w:t>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E89AFC3"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e</w:t>
      </w:r>
      <w:r w:rsidR="00D37BE1">
        <w:t>ducación o</w:t>
      </w:r>
      <w:r w:rsidR="0037584F">
        <w:t xml:space="preserve">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w:t>
      </w:r>
      <w:r w:rsidR="00074ADE">
        <w:lastRenderedPageBreak/>
        <w:t>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7DC6E5C8"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w:t>
      </w:r>
      <w:r w:rsidR="003706D5">
        <w:lastRenderedPageBreak/>
        <w:t>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07B6A3D9"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lastRenderedPageBreak/>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757D505A" w:rsidR="00294701" w:rsidRDefault="00A70B4A" w:rsidP="00B02238">
      <w:pPr>
        <w:pStyle w:val="Texto"/>
        <w:ind w:left="1416"/>
      </w:pPr>
      <w:r>
        <w:lastRenderedPageBreak/>
        <w:t xml:space="preserve"> </w:t>
      </w:r>
      <w:r w:rsidR="00513EE1">
        <w:t xml:space="preserve">Al concluir su trabajo, los autores reportan </w:t>
      </w:r>
      <w:r w:rsidR="001F5B41">
        <w:t xml:space="preserve">los </w:t>
      </w:r>
      <w:r w:rsidR="00294701">
        <w:t xml:space="preserve">resultados </w:t>
      </w:r>
      <w:r w:rsidR="001F5B41">
        <w:t xml:space="preserve">de su experimentación </w:t>
      </w:r>
      <w:r w:rsidR="00D37BE1">
        <w:t>demuestran que</w:t>
      </w:r>
      <w:r w:rsidR="00294701">
        <w:t xml:space="preserve">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375D2E9A"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xml:space="preserve">.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w:t>
      </w:r>
      <w:r>
        <w:rPr>
          <w:b w:val="0"/>
          <w:sz w:val="24"/>
        </w:rPr>
        <w:lastRenderedPageBreak/>
        <w:t>en esta solución es, utilizar dispositivo</w:t>
      </w:r>
      <w:r w:rsidR="002E39B0">
        <w:rPr>
          <w:b w:val="0"/>
          <w:sz w:val="24"/>
        </w:rPr>
        <w:t>s móviles (tablet o 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lastRenderedPageBreak/>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14C9FEA3"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lastRenderedPageBreak/>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27F9BD5C" w14:textId="2852B38C" w:rsidR="00A45368" w:rsidRDefault="00AA5C1B" w:rsidP="00C83000">
      <w:pPr>
        <w:pStyle w:val="Texto"/>
        <w:ind w:left="1416"/>
      </w:pPr>
      <w:r>
        <w:t>De las soluciones anteriormente mencionadas,  es importante realizar un análisis de similitudes y diferencias mostradas</w:t>
      </w:r>
      <w:r w:rsidR="00984D42">
        <w:t xml:space="preserve"> en las características de diseño</w:t>
      </w:r>
      <w:r>
        <w:t>. Al mostrar sus ventajas y desventajas, se podrá seleccionar aquellas que sean más convenientes para la construcció</w:t>
      </w:r>
      <w:r w:rsidR="00FF762A">
        <w:t xml:space="preserve">n de la </w:t>
      </w:r>
      <w:r w:rsidR="00701AA8">
        <w:t xml:space="preserve">solución. </w:t>
      </w:r>
      <w:r w:rsidR="00C83000">
        <w:t>Es importante recalcar que, e</w:t>
      </w:r>
      <w:r w:rsidR="00A45368">
        <w:t>ste aná</w:t>
      </w:r>
      <w:r w:rsidR="00701AA8">
        <w:t xml:space="preserve">lisis está basado al contexto, </w:t>
      </w:r>
      <w:r w:rsidR="00A45368">
        <w:t>necesidades y limitaciones que se ha</w:t>
      </w:r>
      <w:r w:rsidR="00701AA8">
        <w:t>n</w:t>
      </w:r>
      <w:r w:rsidR="00A45368">
        <w:t xml:space="preserve"> enunciado en </w:t>
      </w:r>
      <w:r w:rsidR="00701AA8">
        <w:t>el primer capítulo de este estudio</w:t>
      </w:r>
      <w:r w:rsidR="00A45368">
        <w:t>.</w:t>
      </w:r>
      <w:r w:rsidR="00984D42">
        <w:t xml:space="preserve"> El análisis mencionado se presenta a continuación:</w:t>
      </w:r>
    </w:p>
    <w:p w14:paraId="2C0EC112" w14:textId="77777777" w:rsidR="00984D42" w:rsidRDefault="00984D42" w:rsidP="00984D42">
      <w:pPr>
        <w:pStyle w:val="Texto"/>
        <w:ind w:left="0"/>
      </w:pPr>
    </w:p>
    <w:p w14:paraId="55FD6B86" w14:textId="77777777" w:rsidR="00AA5C1B" w:rsidRDefault="00AA5C1B" w:rsidP="00970050">
      <w:pPr>
        <w:pStyle w:val="Texto"/>
        <w:ind w:left="1416"/>
      </w:pPr>
    </w:p>
    <w:p w14:paraId="7612D3BC" w14:textId="61119A58" w:rsidR="00AA5C1B" w:rsidRDefault="00AA5C1B" w:rsidP="0035744F">
      <w:pPr>
        <w:pStyle w:val="Texto"/>
        <w:numPr>
          <w:ilvl w:val="0"/>
          <w:numId w:val="12"/>
        </w:numPr>
      </w:pPr>
      <w:r>
        <w:t>De la prim</w:t>
      </w:r>
      <w:r w:rsidR="00984D42">
        <w:t>era característica de la tabla 2.2</w:t>
      </w:r>
      <w:r>
        <w:t xml:space="preserve">,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En cuanto a la interacción directa utilizando los dedos, ambas soluciones acuerdan que es la mejor manera para el propósito 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w:t>
      </w:r>
      <w:r>
        <w:lastRenderedPageBreak/>
        <w:t xml:space="preserve">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6819816C" w14:textId="77777777" w:rsidR="00984D42"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w:t>
      </w:r>
    </w:p>
    <w:p w14:paraId="15EAD8CD" w14:textId="7A44B2FE" w:rsidR="00AA5C1B" w:rsidRDefault="00984D42" w:rsidP="00984D42">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 xml:space="preserve">e acuerdo con esta </w:t>
      </w:r>
      <w:r w:rsidR="006E7522">
        <w:lastRenderedPageBreak/>
        <w:t>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76D21D6E"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interacción con dedos, pero como ya se ha recomendado </w:t>
      </w:r>
      <w:r>
        <w:lastRenderedPageBreak/>
        <w:t xml:space="preserve">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F11FF8C"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 xml:space="preserve">Alternar entre Tablet para espacio </w:t>
            </w:r>
            <w:r w:rsidR="00287B6F">
              <w:rPr>
                <w:rFonts w:ascii="Arial" w:hAnsi="Arial" w:cs="Arial"/>
                <w:sz w:val="24"/>
                <w:szCs w:val="24"/>
              </w:rPr>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1449CF4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w:t>
      </w:r>
      <w:r w:rsidR="00E235E5">
        <w:t>2</w:t>
      </w:r>
      <w:r w:rsidR="00CF1F5B">
        <w:t>.</w:t>
      </w:r>
      <w:r w:rsidR="00E235E5">
        <w:t>3</w:t>
      </w:r>
      <w:r>
        <w:t xml:space="preserve">).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E235E5">
        <w:t>3.1</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B4487CC" w:rsidR="00064CFC" w:rsidRDefault="00CF1F5B" w:rsidP="00E235E5">
            <w:pPr>
              <w:pStyle w:val="Sinespaciado"/>
              <w:spacing w:line="360" w:lineRule="auto"/>
              <w:rPr>
                <w:rFonts w:ascii="Arial" w:hAnsi="Arial" w:cs="Arial"/>
              </w:rPr>
            </w:pPr>
            <w:r>
              <w:rPr>
                <w:rFonts w:ascii="Arial" w:hAnsi="Arial" w:cs="Arial"/>
                <w:sz w:val="18"/>
                <w:szCs w:val="18"/>
              </w:rPr>
              <w:t>Tabla 3.1</w:t>
            </w:r>
            <w:r w:rsidR="00064CFC" w:rsidRPr="00970050">
              <w:rPr>
                <w:rFonts w:ascii="Arial" w:hAnsi="Arial" w:cs="Arial"/>
                <w:b w:val="0"/>
                <w:sz w:val="18"/>
                <w:szCs w:val="18"/>
              </w:rPr>
              <w:t xml:space="preserve">. </w:t>
            </w:r>
            <w:r w:rsidR="00E235E5">
              <w:rPr>
                <w:rFonts w:ascii="Arial" w:hAnsi="Arial" w:cs="Arial"/>
                <w:b w:val="0"/>
                <w:sz w:val="18"/>
                <w:szCs w:val="18"/>
              </w:rPr>
              <w:t>Recomendaciones</w:t>
            </w:r>
            <w:r w:rsidR="00064CFC" w:rsidRPr="00970050">
              <w:rPr>
                <w:rFonts w:ascii="Arial" w:hAnsi="Arial" w:cs="Arial"/>
                <w:b w:val="0"/>
                <w:sz w:val="18"/>
                <w:szCs w:val="18"/>
              </w:rPr>
              <w:t xml:space="preserve"> de diseño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5EF072C0" w:rsidR="007B5F6A" w:rsidRDefault="006024A1" w:rsidP="00195342">
      <w:pPr>
        <w:pStyle w:val="Texto"/>
        <w:ind w:left="1416"/>
      </w:pPr>
      <w:r>
        <w:lastRenderedPageBreak/>
        <w:t xml:space="preserve">Otra característica que se deberá favorecer durante la etapa de diseño del sistema, es el uso de patrones de diseño de software. Pues de esta manera se asegura que el mantenimiento de la solución sea más sencillo, en el caso de que se utilice </w:t>
      </w:r>
      <w:r w:rsidR="00043714">
        <w:t>en futuros trabajos</w:t>
      </w:r>
      <w:r>
        <w:t>.</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52F2DD3A" w:rsidR="00066CD3" w:rsidRDefault="002609FE" w:rsidP="002609FE">
      <w:pPr>
        <w:pStyle w:val="Texto"/>
        <w:ind w:left="1416"/>
      </w:pPr>
      <w:r>
        <w:t xml:space="preserve">Para la definición de los requerimientos, </w:t>
      </w:r>
      <w:r w:rsidR="00CE0AC6">
        <w:t>se utiliza</w:t>
      </w:r>
      <w:r>
        <w:t xml:space="preserve"> los siguiente</w:t>
      </w:r>
      <w:r w:rsidR="00824C7C">
        <w:t xml:space="preserve">s identificadores (ver tabla </w:t>
      </w:r>
      <w:r w:rsidR="00CF1F5B">
        <w:t>3.2</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w:t>
      </w:r>
      <w:r w:rsidR="0049318C">
        <w:rPr>
          <w:color w:val="000000"/>
        </w:rPr>
        <w:lastRenderedPageBreak/>
        <w:t>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lastRenderedPageBreak/>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lastRenderedPageBreak/>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lastRenderedPageBreak/>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lastRenderedPageBreak/>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lastRenderedPageBreak/>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t xml:space="preserve">El profesor cuenta con un archivo de extensión </w:t>
      </w:r>
      <w:r w:rsidR="00B72647">
        <w:rPr>
          <w:color w:val="000000"/>
        </w:rPr>
        <w:t>.</w:t>
      </w:r>
      <w:r w:rsidRPr="00667201">
        <w:rPr>
          <w:color w:val="000000"/>
        </w:rPr>
        <w:t>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3915130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 de</w:t>
      </w:r>
      <w:r w:rsidR="0046202E">
        <w:t xml:space="preserve"> mesa común y corriente, se </w:t>
      </w:r>
      <w:r w:rsidR="00E523B5">
        <w:t>observa</w:t>
      </w:r>
      <w:r w:rsidR="001235F6">
        <w:t xml:space="preserve"> </w:t>
      </w:r>
      <w:r w:rsidR="0046202E">
        <w:t>una proyección la pantalla del computado</w:t>
      </w:r>
      <w:r w:rsidR="00584C8E">
        <w:t xml:space="preserve">r </w:t>
      </w:r>
      <w:r w:rsidR="0046202E">
        <w:t xml:space="preserve">con la que los estudiantes </w:t>
      </w:r>
      <w:r w:rsidR="001235F6">
        <w:t>pueden</w:t>
      </w:r>
      <w:r w:rsidR="0046202E">
        <w:t xml:space="preserve"> </w:t>
      </w:r>
      <w:r w:rsidR="0046202E">
        <w:lastRenderedPageBreak/>
        <w:t xml:space="preserve">interactuar. Cada 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4EA01EE2" w:rsidR="004031EB" w:rsidRDefault="003C359E" w:rsidP="00584C8E">
      <w:pPr>
        <w:pStyle w:val="Texto"/>
        <w:ind w:left="1416"/>
      </w:pPr>
      <w:r>
        <w:lastRenderedPageBreak/>
        <w:t xml:space="preserve">Para el diseño lógico de la solución (ver figura 3.3), considere 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superficie donde se encuentra la 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6732C68" w:rsidR="00125D60" w:rsidRDefault="00801CAF" w:rsidP="00125D60">
      <w:pPr>
        <w:pStyle w:val="Texto"/>
        <w:ind w:left="1416"/>
        <w:jc w:val="center"/>
      </w:pPr>
      <w:r>
        <w:rPr>
          <w:b/>
          <w:sz w:val="16"/>
          <w:szCs w:val="16"/>
        </w:rPr>
        <w:lastRenderedPageBreak/>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1160FE33" w14:textId="77777777" w:rsidR="001D7D9F" w:rsidRDefault="001D7D9F" w:rsidP="001D7D9F">
      <w:pPr>
        <w:pStyle w:val="Subtitulocapitulo"/>
      </w:pPr>
      <w:r>
        <w:t>COMPONENTES DE LA SOLUCIÓN</w:t>
      </w:r>
    </w:p>
    <w:p w14:paraId="760BFB10" w14:textId="1E20CE90"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permite conocer la posición de  las plumas de los estudiantes en todo momento  para determinar su</w:t>
      </w:r>
      <w:r w:rsidR="00EB4187">
        <w:t xml:space="preserve"> interacción</w:t>
      </w:r>
      <w:r w:rsidR="006F1626">
        <w:t xml:space="preserve">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w:t>
      </w:r>
      <w:r w:rsidR="006F1626">
        <w:lastRenderedPageBreak/>
        <w:t xml:space="preserve">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w:t>
      </w:r>
      <w:r w:rsidR="00AC7473">
        <w:lastRenderedPageBreak/>
        <w:t xml:space="preserve">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A237EC8"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El cuál utiliza</w:t>
      </w:r>
      <w:r>
        <w:t xml:space="preserve"> la representació</w:t>
      </w:r>
      <w:r w:rsidR="00801CAF">
        <w:t>n de que observa en la figura 3.5</w:t>
      </w:r>
      <w:r>
        <w:t xml:space="preserve">. </w:t>
      </w:r>
    </w:p>
    <w:p w14:paraId="3AC8B5C2" w14:textId="5D6723C2" w:rsidR="006C1BFD" w:rsidRDefault="0027058C" w:rsidP="006C1BFD">
      <w:pPr>
        <w:pStyle w:val="Subtitulocapitulo"/>
        <w:numPr>
          <w:ilvl w:val="0"/>
          <w:numId w:val="0"/>
        </w:numPr>
        <w:ind w:left="1224"/>
      </w:pPr>
      <w:r>
        <w:rPr>
          <w:noProof/>
        </w:rPr>
        <w:lastRenderedPageBreak/>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455012F" w:rsidR="00FB60FD" w:rsidRDefault="0037661E" w:rsidP="00BA04F0">
      <w:pPr>
        <w:pStyle w:val="Texto"/>
        <w:ind w:left="2124"/>
      </w:pPr>
      <w:r>
        <w:lastRenderedPageBreak/>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l 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lastRenderedPageBreak/>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w:t>
      </w:r>
      <w:r w:rsidR="002E5849">
        <w:lastRenderedPageBreak/>
        <w:t>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587149">
      <w:pPr>
        <w:pStyle w:val="Texto"/>
        <w:ind w:left="1416"/>
      </w:pPr>
      <w:r>
        <w:rPr>
          <w:noProof/>
        </w:rPr>
        <w:drawing>
          <wp:inline distT="0" distB="0" distL="0" distR="0" wp14:anchorId="402C4626" wp14:editId="78AA7955">
            <wp:extent cx="5076825" cy="2486025"/>
            <wp:effectExtent l="19050" t="19050" r="28575" b="285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5076825" cy="2486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601F07C9" w:rsidR="00380B7E" w:rsidRDefault="00BC37C4" w:rsidP="00A32FB1">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lastRenderedPageBreak/>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0F343864"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275383">
        <w:t xml:space="preserve">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9"/>
      <w:r>
        <w:t>PRUEBAS</w:t>
      </w:r>
      <w:commentRangeEnd w:id="9"/>
      <w:r w:rsidR="00BD20AE">
        <w:rPr>
          <w:rStyle w:val="Refdecomentario"/>
          <w:rFonts w:asciiTheme="minorHAnsi" w:eastAsiaTheme="minorHAnsi" w:hAnsiTheme="minorHAnsi" w:cstheme="minorBidi"/>
          <w:b w:val="0"/>
          <w:bCs w:val="0"/>
          <w:color w:val="auto"/>
          <w:lang w:eastAsia="en-US"/>
        </w:rPr>
        <w:commentReference w:id="9"/>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19F7318B"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que pretende 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lastRenderedPageBreak/>
        <w:t>Pruebas de Software</w:t>
      </w:r>
    </w:p>
    <w:p w14:paraId="481093C4" w14:textId="09ABC10E" w:rsidR="00605522" w:rsidRPr="00605522" w:rsidRDefault="00B77A10" w:rsidP="00B77A10">
      <w:pPr>
        <w:pStyle w:val="Texto"/>
        <w:ind w:left="1416"/>
      </w:pPr>
      <w:r>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s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2764D53" w:rsidR="0057531C" w:rsidRDefault="0057531C" w:rsidP="004A5B2D">
      <w:pPr>
        <w:pStyle w:val="Texto"/>
        <w:ind w:left="1416"/>
      </w:pPr>
      <w:r>
        <w:t>Para este estudio se seleccionó 10 maestros 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r w:rsidR="00B21994">
        <w:t>22</w:t>
      </w:r>
      <w:r>
        <w:t xml:space="preserve"> estudiantes del curso de Sistemas de Bases de Datos I correspondientes al 2do término 2014-2015 de esta misma institución, los mismos que correspondieron a la totalidad de la población que tomó este tipo de cursos en el área de ingeniería en computación en el periodo mencionado.</w:t>
      </w:r>
    </w:p>
    <w:p w14:paraId="429A14EB" w14:textId="77777777" w:rsidR="00FB569C" w:rsidRDefault="00FB569C" w:rsidP="004A5B2D">
      <w:pPr>
        <w:pStyle w:val="Texto"/>
        <w:ind w:left="1416"/>
      </w:pPr>
    </w:p>
    <w:p w14:paraId="37C7749D" w14:textId="5B3389F6" w:rsidR="00FD1FEE" w:rsidRDefault="00FD1FEE" w:rsidP="004A5B2D">
      <w:pPr>
        <w:pStyle w:val="Texto"/>
        <w:ind w:left="1416"/>
      </w:pPr>
      <w:r>
        <w:t>Las variables tomadas en cuenta en la experimentación</w:t>
      </w:r>
      <w:r w:rsidR="00602B9D">
        <w:t>, en la que se considera a estudiantes y maestros,</w:t>
      </w:r>
      <w:r>
        <w:t xml:space="preserve"> </w:t>
      </w:r>
      <w:r w:rsidR="00CF1F5B">
        <w:t>se detallan en tabla 3.3</w:t>
      </w:r>
      <w:r w:rsidR="00602B9D">
        <w:t xml:space="preserve">  junto con su escala de medición.</w:t>
      </w:r>
    </w:p>
    <w:p w14:paraId="4D0D048F" w14:textId="77777777" w:rsidR="005B0D32" w:rsidRDefault="005B0D32" w:rsidP="004A5B2D">
      <w:pPr>
        <w:pStyle w:val="Texto"/>
        <w:ind w:left="1416"/>
      </w:pPr>
    </w:p>
    <w:tbl>
      <w:tblPr>
        <w:tblStyle w:val="Tablanormal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78966F32"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44AEE972" w:rsidR="00FD1FEE" w:rsidRPr="006024A1"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Significado</w:t>
            </w:r>
          </w:p>
        </w:tc>
        <w:tc>
          <w:tcPr>
            <w:tcW w:w="2181" w:type="dxa"/>
            <w:tcBorders>
              <w:top w:val="single" w:sz="4" w:space="0" w:color="auto"/>
              <w:left w:val="single" w:sz="4" w:space="0" w:color="auto"/>
              <w:bottom w:val="single" w:sz="4" w:space="0" w:color="auto"/>
              <w:right w:val="single" w:sz="4" w:space="0" w:color="auto"/>
            </w:tcBorders>
          </w:tcPr>
          <w:p w14:paraId="740477DB" w14:textId="347DEE31" w:rsidR="00FD1FEE"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Escala medición</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09A3DD9" w:rsidR="00FD1FEE" w:rsidRPr="00FD1FEE" w:rsidRDefault="00FD1FEE" w:rsidP="00EB322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3A2575E7"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44CCE8D0"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6CBA16AC"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fiere a la conformidad que muestra el estudiante con la calificación grupal asignada por un </w:t>
            </w:r>
            <w:r>
              <w:rPr>
                <w:rFonts w:ascii="Arial" w:hAnsi="Arial" w:cs="Arial"/>
                <w:color w:val="000000"/>
              </w:rPr>
              <w:lastRenderedPageBreak/>
              <w:t>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1E2AEE93"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 xml:space="preserve">Esta variable se mide una escala Likert de 5 puntos. </w:t>
            </w:r>
            <w:r>
              <w:rPr>
                <w:rFonts w:ascii="Arial" w:hAnsi="Arial" w:cs="Arial"/>
              </w:rPr>
              <w:lastRenderedPageBreak/>
              <w:t>Donde 1 representa Total inconformidad y 5 representa Total conformidad.</w:t>
            </w:r>
          </w:p>
        </w:tc>
      </w:tr>
      <w:tr w:rsidR="0081422D" w:rsidRPr="00367225" w14:paraId="4696D96A"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0C6535C0" w:rsidR="0081422D" w:rsidRPr="00E06B67" w:rsidRDefault="00B72108" w:rsidP="00E06B67">
            <w:pPr>
              <w:pStyle w:val="Sinespaciado"/>
              <w:spacing w:line="360" w:lineRule="auto"/>
              <w:rPr>
                <w:rFonts w:ascii="Arial" w:hAnsi="Arial" w:cs="Arial"/>
                <w:b w:val="0"/>
              </w:rPr>
            </w:pPr>
            <w:r>
              <w:rPr>
                <w:rFonts w:ascii="Arial" w:hAnsi="Arial" w:cs="Arial"/>
                <w:b w:val="0"/>
              </w:rPr>
              <w:lastRenderedPageBreak/>
              <w:t>Tipo de herramienta utilizada en experimentación</w:t>
            </w:r>
          </w:p>
        </w:tc>
        <w:tc>
          <w:tcPr>
            <w:tcW w:w="3686" w:type="dxa"/>
          </w:tcPr>
          <w:p w14:paraId="6FDB586F" w14:textId="1FF166BE" w:rsidR="0081422D" w:rsidRDefault="0081422D" w:rsidP="00B721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presenta la variable independiente de la experimentación</w:t>
            </w:r>
            <w:r w:rsidR="00B72108">
              <w:rPr>
                <w:rFonts w:ascii="Arial" w:hAnsi="Arial" w:cs="Arial"/>
                <w:color w:val="000000"/>
              </w:rPr>
              <w:t>. C</w:t>
            </w:r>
            <w:r>
              <w:rPr>
                <w:rFonts w:ascii="Arial" w:hAnsi="Arial" w:cs="Arial"/>
                <w:color w:val="000000"/>
              </w:rPr>
              <w:t xml:space="preserve">on la que se controla el uso </w:t>
            </w:r>
            <w:r w:rsidR="00B72108">
              <w:rPr>
                <w:rFonts w:ascii="Arial" w:hAnsi="Arial" w:cs="Arial"/>
                <w:color w:val="000000"/>
              </w:rPr>
              <w:t xml:space="preserve">de una superficie colaborativa o el uso de una herramienta tradicional. </w:t>
            </w:r>
          </w:p>
        </w:tc>
        <w:tc>
          <w:tcPr>
            <w:tcW w:w="2181" w:type="dxa"/>
            <w:vAlign w:val="center"/>
          </w:tcPr>
          <w:p w14:paraId="4CDC9D99" w14:textId="2D047E1B" w:rsidR="0081422D" w:rsidRDefault="00B72108" w:rsidP="0081422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A</w:t>
            </w:r>
          </w:p>
        </w:tc>
      </w:tr>
    </w:tbl>
    <w:p w14:paraId="736533C1" w14:textId="77777777" w:rsidR="00FD1FEE" w:rsidRDefault="00FD1FEE" w:rsidP="004A5B2D">
      <w:pPr>
        <w:pStyle w:val="Texto"/>
        <w:ind w:left="1416"/>
      </w:pPr>
    </w:p>
    <w:p w14:paraId="0C7F6D06" w14:textId="77777777" w:rsidR="00FD1FEE" w:rsidRDefault="00FD1FEE" w:rsidP="004A5B2D">
      <w:pPr>
        <w:pStyle w:val="Texto"/>
        <w:ind w:left="1416"/>
      </w:pPr>
    </w:p>
    <w:p w14:paraId="670DCA6A" w14:textId="7EFF1FD1" w:rsidR="009F72AB" w:rsidRDefault="006F386E" w:rsidP="004A5B2D">
      <w:pPr>
        <w:pStyle w:val="Texto"/>
        <w:ind w:left="1416"/>
      </w:pPr>
      <w:r>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 a la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A45EDD"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2642751C" w:rsidR="004103C2" w:rsidRDefault="00CD0773" w:rsidP="004A5B2D">
      <w:pPr>
        <w:pStyle w:val="Texto"/>
        <w:ind w:left="1416"/>
      </w:pPr>
      <w:r>
        <w:t>Para llevar acabo esto, e</w:t>
      </w:r>
      <w:r w:rsidR="00E7074E">
        <w:t>n primer lugar s</w:t>
      </w:r>
      <w:r w:rsidR="009F72AB">
        <w:t xml:space="preserve">e realizó una observación a través de la utilización del </w:t>
      </w:r>
      <w:r w:rsidR="004103C2">
        <w:t>formulario</w:t>
      </w:r>
      <w:r w:rsidR="00E7074E">
        <w:t xml:space="preserve"> de encuesta</w:t>
      </w:r>
      <w:r w:rsidR="006F386E">
        <w:t xml:space="preserve"> que se observa en el anexo C</w:t>
      </w:r>
      <w:r w:rsidR="004103C2">
        <w:t xml:space="preserve">. </w:t>
      </w:r>
      <w:r>
        <w:t xml:space="preserve">Posteriormente, se </w:t>
      </w:r>
      <w:r w:rsidR="006F386E">
        <w:t xml:space="preserve">condujo una </w:t>
      </w:r>
      <w:r w:rsidR="006F386E">
        <w:lastRenderedPageBreak/>
        <w:t xml:space="preserve">sesión de trabajo </w:t>
      </w:r>
      <w:r>
        <w:t xml:space="preserve">que </w:t>
      </w:r>
      <w:r w:rsidR="004103C2">
        <w:t xml:space="preserve">consistió en la participación de los profesores en el monitoreo y evaluación de una sesión de trabajo colaborativo.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segunda observación utilizando </w:t>
      </w:r>
      <w:r w:rsidR="00E7074E">
        <w:t xml:space="preserve">el formulario de encuesta </w:t>
      </w:r>
      <w:r w:rsidR="00EB1CF0">
        <w:t xml:space="preserve">que se observa en el anexo </w:t>
      </w:r>
      <w:r w:rsidR="006F386E">
        <w:t>D</w:t>
      </w:r>
      <w:r w:rsidR="009F72AB">
        <w:t>.</w:t>
      </w:r>
    </w:p>
    <w:p w14:paraId="2C0DA106" w14:textId="0417C36A" w:rsidR="00371DC4" w:rsidRDefault="00371DC4" w:rsidP="004A5B2D">
      <w:pPr>
        <w:pStyle w:val="Texto"/>
        <w:ind w:left="1416"/>
      </w:pPr>
    </w:p>
    <w:p w14:paraId="7D78D257" w14:textId="04AF6A55" w:rsidR="00FB7BDA" w:rsidRDefault="00E4348F" w:rsidP="004A5B2D">
      <w:pPr>
        <w:pStyle w:val="Texto"/>
        <w:ind w:left="1416"/>
      </w:pPr>
      <w:r>
        <w:t xml:space="preserve">Para el diseño del experimento que considera a los </w:t>
      </w:r>
      <w:r w:rsidR="00EA10A5">
        <w:t>estudiantes, también</w:t>
      </w:r>
      <w:r>
        <w:t xml:space="preserve"> se utilizó un esquema pre-post test</w:t>
      </w:r>
      <w:r w:rsidR="00266627">
        <w:t>,</w:t>
      </w:r>
      <w:r w:rsidR="00F337C0">
        <w:t xml:space="preserve"> como se observa en la figura 3.11</w:t>
      </w:r>
      <w:r>
        <w:t>.</w:t>
      </w:r>
      <w:r w:rsidR="00FB7BDA">
        <w:t xml:space="preserve"> Las variables consideradas para estos sujetos de estudio son: </w:t>
      </w:r>
      <w:r w:rsidR="00FB7BDA" w:rsidRPr="005313F2">
        <w:t xml:space="preserve">percepción en relación a la equidad de la carga de trabajo y  </w:t>
      </w:r>
      <w:r w:rsidR="00AC1FDE">
        <w:t>conformidad de</w:t>
      </w:r>
      <w:r w:rsidR="00FB7BDA" w:rsidRPr="005313F2">
        <w:t xml:space="preserve"> calificaciones individuales y grupales obtenidas en </w:t>
      </w:r>
      <w:r w:rsidR="00AC1FDE">
        <w:t xml:space="preserve">trabajos colaborativos </w:t>
      </w:r>
      <w:r w:rsidR="00FB7BDA" w:rsidRPr="005313F2">
        <w:t>de modelado de datos</w:t>
      </w:r>
      <w:r w:rsidR="00FB7BDA" w:rsidRPr="005313F2">
        <w:rPr>
          <w:rStyle w:val="TextoCar"/>
        </w:rPr>
        <w:t>.</w:t>
      </w:r>
      <w:r>
        <w:t xml:space="preserve"> </w:t>
      </w:r>
    </w:p>
    <w:p w14:paraId="1234F8CE" w14:textId="378667FD" w:rsidR="00FB7BDA" w:rsidRDefault="00E4348F" w:rsidP="004A5B2D">
      <w:pPr>
        <w:pStyle w:val="Texto"/>
        <w:ind w:left="1416"/>
        <w:rPr>
          <w:rStyle w:val="TextoCar"/>
        </w:rPr>
      </w:pPr>
      <w:r>
        <w:t xml:space="preserve">Se definió la conformación de </w:t>
      </w:r>
      <w:r>
        <w:rPr>
          <w:rStyle w:val="TextoCar"/>
        </w:rPr>
        <w:t xml:space="preserve">7 grupos conformados de 3 </w:t>
      </w:r>
      <w:r w:rsidR="00FB7BDA">
        <w:rPr>
          <w:rStyle w:val="TextoCar"/>
        </w:rPr>
        <w:t>a</w:t>
      </w:r>
      <w:r>
        <w:rPr>
          <w:rStyle w:val="TextoCar"/>
        </w:rPr>
        <w:t xml:space="preserve"> 4 estudiantes escogidos al azar. De estos 7 grupos, 4 participaron utilizando la herramienta que utiliza la superficie colaborativa, y 3 </w:t>
      </w:r>
      <w:r w:rsidR="00FA6390">
        <w:rPr>
          <w:rStyle w:val="TextoCar"/>
        </w:rPr>
        <w:t>utilizaron herramientas tradicionales</w:t>
      </w:r>
      <w:r>
        <w:rPr>
          <w:rStyle w:val="TextoCar"/>
        </w:rPr>
        <w:t xml:space="preserve">: 2 grupos utilizaron papel y </w:t>
      </w:r>
      <w:r w:rsidR="00040150">
        <w:rPr>
          <w:rStyle w:val="TextoCar"/>
        </w:rPr>
        <w:t>marcador</w:t>
      </w:r>
      <w:r>
        <w:rPr>
          <w:rStyle w:val="TextoCar"/>
        </w:rPr>
        <w:t>; y 1 grupo utilizó la herramienta LucidChart.</w:t>
      </w:r>
      <w:r w:rsidR="006208C1">
        <w:rPr>
          <w:rStyle w:val="TextoCar"/>
        </w:rPr>
        <w:t xml:space="preserve"> Se requirió a los estudiantes utilizar un color de marcador y color de papel </w:t>
      </w:r>
      <w:r w:rsidR="006208C1">
        <w:rPr>
          <w:rStyle w:val="TextoCar"/>
        </w:rPr>
        <w:lastRenderedPageBreak/>
        <w:t>único para sus contribuc</w:t>
      </w:r>
      <w:r w:rsidR="00040150">
        <w:rPr>
          <w:rStyle w:val="TextoCar"/>
        </w:rPr>
        <w:t>i</w:t>
      </w:r>
      <w:r w:rsidR="006208C1">
        <w:rPr>
          <w:rStyle w:val="TextoCar"/>
        </w:rPr>
        <w:t>ones</w:t>
      </w:r>
      <w:r w:rsidR="00040150">
        <w:rPr>
          <w:rStyle w:val="TextoCar"/>
        </w:rPr>
        <w:t xml:space="preserve"> al trabajo colaborativo en el caso de que use lápiz y papel, </w:t>
      </w:r>
      <w:r w:rsidR="00FB7BDA">
        <w:rPr>
          <w:rStyle w:val="TextoCar"/>
        </w:rPr>
        <w:t xml:space="preserve"> </w:t>
      </w:r>
      <w:r w:rsidR="00040150">
        <w:rPr>
          <w:rStyle w:val="TextoCar"/>
        </w:rPr>
        <w:t>y que utilice un color de fuente único en el caso de que utilice la herramienta LucidChart.</w:t>
      </w:r>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3DCA5413" w14:textId="6422B7E5" w:rsidR="00371DC4" w:rsidRPr="00371DC4" w:rsidRDefault="00A45EDD" w:rsidP="006B6CC5">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m:rPr>
                    <m:sty m:val="p"/>
                  </m:rPr>
                  <w:rPr>
                    <w:rFonts w:ascii="Cambria Math" w:hAnsi="Cambria Math"/>
                    <w:sz w:val="40"/>
                    <w:szCs w:val="40"/>
                  </w:rPr>
                  <w:br/>
                </m:r>
              </m:oMath>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r>
                  <w:rPr>
                    <w:rFonts w:ascii="Cambria Math" w:hAnsi="Cambria Math"/>
                    <w:sz w:val="40"/>
                    <w:szCs w:val="40"/>
                  </w:rPr>
                  <m:t xml:space="preserve">  →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AC0606" w14:textId="5C2487F7" w:rsidR="005B0D32" w:rsidRDefault="00266627" w:rsidP="005B0D32">
            <w:pPr>
              <w:pStyle w:val="Texto"/>
              <w:spacing w:line="240" w:lineRule="auto"/>
              <w:ind w:left="0"/>
              <w:jc w:val="center"/>
              <w:rPr>
                <w:sz w:val="18"/>
                <w:szCs w:val="18"/>
              </w:rPr>
            </w:pPr>
            <w:r>
              <w:rPr>
                <w:b/>
                <w:sz w:val="18"/>
                <w:szCs w:val="18"/>
              </w:rPr>
              <w:t>G1</w:t>
            </w:r>
            <w:r w:rsidR="00371DC4" w:rsidRPr="00371DC4">
              <w:rPr>
                <w:b/>
                <w:sz w:val="18"/>
                <w:szCs w:val="18"/>
              </w:rPr>
              <w:t>:</w:t>
            </w:r>
            <w:r w:rsidR="00371DC4">
              <w:rPr>
                <w:sz w:val="18"/>
                <w:szCs w:val="18"/>
              </w:rPr>
              <w:t xml:space="preserve"> </w:t>
            </w:r>
            <w:r>
              <w:rPr>
                <w:sz w:val="18"/>
                <w:szCs w:val="18"/>
              </w:rPr>
              <w:t xml:space="preserve">grupos de experimentación que </w:t>
            </w:r>
            <w:r w:rsidR="005B0D32">
              <w:rPr>
                <w:sz w:val="18"/>
                <w:szCs w:val="18"/>
              </w:rPr>
              <w:t>utilizar</w:t>
            </w:r>
            <w:r>
              <w:rPr>
                <w:sz w:val="18"/>
                <w:szCs w:val="18"/>
              </w:rPr>
              <w:t>on de superficie colaborativa</w:t>
            </w:r>
          </w:p>
          <w:p w14:paraId="751B3D7E" w14:textId="77777777" w:rsidR="00371DC4" w:rsidRDefault="00266627" w:rsidP="00266627">
            <w:pPr>
              <w:pStyle w:val="Texto"/>
              <w:spacing w:line="240" w:lineRule="auto"/>
              <w:ind w:left="0"/>
              <w:jc w:val="center"/>
              <w:rPr>
                <w:sz w:val="18"/>
                <w:szCs w:val="18"/>
              </w:rPr>
            </w:pPr>
            <w:r w:rsidRPr="00266627">
              <w:rPr>
                <w:b/>
                <w:sz w:val="18"/>
                <w:szCs w:val="18"/>
              </w:rPr>
              <w:t xml:space="preserve">G2: </w:t>
            </w:r>
            <w:r>
              <w:rPr>
                <w:sz w:val="18"/>
                <w:szCs w:val="18"/>
              </w:rPr>
              <w:t>grupos de control que utilizaron herramientas tradicionales</w:t>
            </w:r>
          </w:p>
          <w:p w14:paraId="38A34450" w14:textId="3F688F4C" w:rsidR="00266627" w:rsidRPr="00266627" w:rsidRDefault="00266627" w:rsidP="00266627">
            <w:pPr>
              <w:pStyle w:val="Texto"/>
              <w:spacing w:line="240" w:lineRule="auto"/>
              <w:ind w:left="0"/>
              <w:jc w:val="center"/>
              <w:rPr>
                <w:sz w:val="18"/>
                <w:szCs w:val="18"/>
              </w:rPr>
            </w:pPr>
            <w:r w:rsidRPr="00371DC4">
              <w:rPr>
                <w:b/>
                <w:sz w:val="18"/>
                <w:szCs w:val="18"/>
              </w:rPr>
              <w:t>O:</w:t>
            </w:r>
            <w:r>
              <w:rPr>
                <w:sz w:val="18"/>
                <w:szCs w:val="18"/>
              </w:rPr>
              <w:t xml:space="preserve"> Observación</w:t>
            </w:r>
          </w:p>
        </w:tc>
      </w:tr>
      <w:tr w:rsidR="000F018B" w14:paraId="794F3B66" w14:textId="77777777" w:rsidTr="004A5B2D">
        <w:trPr>
          <w:jc w:val="center"/>
        </w:trPr>
        <w:tc>
          <w:tcPr>
            <w:tcW w:w="7083" w:type="dxa"/>
            <w:tcBorders>
              <w:top w:val="single" w:sz="4" w:space="0" w:color="auto"/>
            </w:tcBorders>
          </w:tcPr>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5937018D" w:rsidR="000F018B" w:rsidRDefault="000F018B" w:rsidP="00FD1FEE">
            <w:pPr>
              <w:pStyle w:val="Texto"/>
              <w:ind w:left="0"/>
            </w:pPr>
          </w:p>
        </w:tc>
      </w:tr>
    </w:tbl>
    <w:p w14:paraId="6DAFD99D" w14:textId="50C169C6" w:rsidR="002469B6" w:rsidRDefault="00FB7BDA" w:rsidP="002469B6">
      <w:pPr>
        <w:pStyle w:val="Texto"/>
        <w:ind w:left="1416"/>
        <w:rPr>
          <w:rStyle w:val="TextoCar"/>
        </w:rPr>
      </w:pPr>
      <w:r>
        <w:rPr>
          <w:rStyle w:val="TextoCar"/>
        </w:rPr>
        <w:t>Para la determinación de las observaciones 1 y 2, se aplicó el formulario de encue</w:t>
      </w:r>
      <w:r w:rsidR="004E7102">
        <w:rPr>
          <w:rStyle w:val="TextoCar"/>
        </w:rPr>
        <w:t>sta que se observa en el anexo E</w:t>
      </w:r>
      <w:r>
        <w:rPr>
          <w:rStyle w:val="TextoCar"/>
        </w:rPr>
        <w:t xml:space="preserve">. </w:t>
      </w:r>
      <w:r w:rsidR="002469B6">
        <w:rPr>
          <w:rStyle w:val="TextoCar"/>
        </w:rPr>
        <w:t xml:space="preserve">Luego de esto, </w:t>
      </w:r>
      <w:r w:rsidR="00CD0773">
        <w:rPr>
          <w:rStyle w:val="TextoCar"/>
        </w:rPr>
        <w:t xml:space="preserve">a los estudiantes que utilizaron la superficie colaborativa, </w:t>
      </w:r>
      <w:r w:rsidR="002469B6">
        <w:rPr>
          <w:rStyle w:val="TextoCar"/>
        </w:rPr>
        <w:t xml:space="preserve">se </w:t>
      </w:r>
      <w:r w:rsidR="00CD0773">
        <w:rPr>
          <w:rStyle w:val="TextoCar"/>
        </w:rPr>
        <w:t xml:space="preserve">los </w:t>
      </w:r>
      <w:r w:rsidR="004E7102">
        <w:rPr>
          <w:rStyle w:val="TextoCar"/>
        </w:rPr>
        <w:t xml:space="preserve">les mencionaron las características del sistema con </w:t>
      </w:r>
      <w:r w:rsidR="002469B6">
        <w:rPr>
          <w:rStyle w:val="TextoCar"/>
        </w:rPr>
        <w:t>objetivo de ayudarles a familiarizarse con la herramienta. Finalizado esto, se les requirió la realización de la prueba de usabilidad individ</w:t>
      </w:r>
      <w:r w:rsidR="004E7102">
        <w:rPr>
          <w:rStyle w:val="TextoCar"/>
        </w:rPr>
        <w:t>ual que se observa en el anexo B</w:t>
      </w:r>
      <w:r w:rsidR="002469B6">
        <w:rPr>
          <w:rStyle w:val="TextoCar"/>
        </w:rPr>
        <w:t>.</w:t>
      </w:r>
    </w:p>
    <w:p w14:paraId="5D7DF97F" w14:textId="68A508BD" w:rsidR="00FB7BD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la </w:t>
      </w:r>
      <w:r w:rsidR="00FB7BDA">
        <w:rPr>
          <w:rStyle w:val="TextoCar"/>
        </w:rPr>
        <w:t>experimentación</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colaborativo de </w:t>
      </w:r>
      <w:r w:rsidR="00FB7BDA">
        <w:t xml:space="preserve">modelado de datos. En esta sesión se requería a los grupos de alumnos que provean un modelo lógico </w:t>
      </w:r>
      <w:r w:rsidR="009755DF">
        <w:lastRenderedPageBreak/>
        <w:t>de</w:t>
      </w:r>
      <w:r w:rsidR="00FB7BDA">
        <w:t xml:space="preserve"> diagramas entidad-relación para un mismo problema provisto</w:t>
      </w:r>
      <w:r>
        <w:t xml:space="preserve"> por un</w:t>
      </w:r>
      <w:r w:rsidR="00FB7BDA">
        <w:t xml:space="preserve"> profesor</w:t>
      </w:r>
      <w:r w:rsidR="003C7862">
        <w:t>,</w:t>
      </w:r>
      <w:r w:rsidR="009755DF">
        <w:t xml:space="preserve"> utilizando la herramienta que se les proporcionaba</w:t>
      </w:r>
      <w:r w:rsidR="00FB7BDA">
        <w:t xml:space="preserve">. </w:t>
      </w:r>
      <w:r w:rsidR="001D720F">
        <w:t xml:space="preserve"> </w:t>
      </w:r>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sta que se observa en el anexo F</w:t>
      </w:r>
      <w:r w:rsidR="00010747">
        <w:t>, con el fin de determinar las observaciones 3 y 4.</w:t>
      </w:r>
    </w:p>
    <w:p w14:paraId="4C7F5FA2" w14:textId="77777777" w:rsidR="00E44A53" w:rsidRDefault="00E44A53" w:rsidP="000C69FA">
      <w:pPr>
        <w:pStyle w:val="Texto"/>
      </w:pP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7F4D1B80" w:rsidR="00643F3D" w:rsidRDefault="00643F3D" w:rsidP="00643F3D">
      <w:pPr>
        <w:pStyle w:val="Texto"/>
        <w:ind w:left="360"/>
      </w:pPr>
      <w:r>
        <w:t>Este capítulo contiene</w:t>
      </w:r>
      <w:r w:rsidR="00856103">
        <w:t xml:space="preserve"> una revisión del hardware y software utilizado para la implementación de la solución</w:t>
      </w:r>
      <w:r>
        <w:t>.</w:t>
      </w:r>
      <w:r w:rsidR="00856103">
        <w:t xml:space="preserve"> Se continúa con una serie de capturas de pantalla realizadas a las interfaces que utilizan estudiantes y profesores. Se finaliza con una revisión 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w:t>
      </w:r>
      <w:r w:rsidR="00A77DA7">
        <w:lastRenderedPageBreak/>
        <w:t xml:space="preserve">portabilidad. Para lograr esto, luego </w:t>
      </w:r>
      <w:r w:rsidR="00F2096F">
        <w:t>de revisar varias alternativas,</w:t>
      </w:r>
      <w:r w:rsidR="00A77DA7">
        <w:t xml:space="preserve"> s</w:t>
      </w:r>
      <w:r>
        <w:t>e han utiliz</w:t>
      </w:r>
      <w:r w:rsidR="00A77DA7">
        <w:t>ado los siguientes dispositivos:</w:t>
      </w:r>
    </w:p>
    <w:p w14:paraId="3DEE104C" w14:textId="5CC498BF"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F2096F">
        <w:t xml:space="preserve"> </w:t>
      </w:r>
      <w:r w:rsidR="00BA46DE">
        <w:t>4.1</w:t>
      </w:r>
      <w:r w:rsidR="00A77DA7">
        <w:t>)</w:t>
      </w:r>
      <w:r w:rsidR="00E81217">
        <w:t>.</w:t>
      </w:r>
    </w:p>
    <w:p w14:paraId="5D4C36A1" w14:textId="0605B4D9"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BA46DE">
        <w:t xml:space="preserve"> 4.2</w:t>
      </w:r>
      <w:r w:rsidR="00A77DA7">
        <w:t>)</w:t>
      </w:r>
      <w:r w:rsidR="00662874">
        <w:t>.</w:t>
      </w:r>
    </w:p>
    <w:p w14:paraId="4DB5D3AE" w14:textId="6B2EEBA6" w:rsidR="00662874" w:rsidRDefault="00662874" w:rsidP="00662874">
      <w:pPr>
        <w:pStyle w:val="Texto"/>
        <w:numPr>
          <w:ilvl w:val="0"/>
          <w:numId w:val="16"/>
        </w:numPr>
      </w:pPr>
      <w:r w:rsidRPr="00662874">
        <w:t>Dispositivo de seguim</w:t>
      </w:r>
      <w:r>
        <w:t>iento óptico V120.Duo Optitrack</w:t>
      </w:r>
      <w:r w:rsidR="00A77DA7">
        <w:t xml:space="preserve"> (ver figura</w:t>
      </w:r>
      <w:r w:rsidR="00BA46DE">
        <w:t xml:space="preserve"> 4.3</w:t>
      </w:r>
      <w:r w:rsidR="00A77DA7">
        <w:t>)</w:t>
      </w:r>
      <w:r>
        <w:t>.</w:t>
      </w:r>
    </w:p>
    <w:p w14:paraId="38E13B03" w14:textId="3493B26F" w:rsidR="00662874" w:rsidRDefault="00662874" w:rsidP="004E17A3">
      <w:pPr>
        <w:pStyle w:val="Texto"/>
        <w:numPr>
          <w:ilvl w:val="0"/>
          <w:numId w:val="16"/>
        </w:numPr>
      </w:pPr>
      <w:r>
        <w:t>Cable HDMI</w:t>
      </w:r>
      <w:r w:rsidR="00A77DA7">
        <w:t>.</w:t>
      </w:r>
    </w:p>
    <w:p w14:paraId="45D95A22" w14:textId="1E9B72F4" w:rsidR="00EA5432" w:rsidRDefault="00EA5432" w:rsidP="004E17A3">
      <w:pPr>
        <w:pStyle w:val="Texto"/>
        <w:numPr>
          <w:ilvl w:val="0"/>
          <w:numId w:val="16"/>
        </w:numPr>
      </w:pPr>
      <w:r>
        <w:t>Samsung Galaxy Tab 3 10.1”</w:t>
      </w:r>
    </w:p>
    <w:p w14:paraId="3A73064B" w14:textId="77777777" w:rsidR="00F2096F" w:rsidRDefault="00F2096F" w:rsidP="00F2096F">
      <w:pPr>
        <w:pStyle w:val="Texto"/>
        <w:ind w:left="2136"/>
      </w:pPr>
    </w:p>
    <w:p w14:paraId="45B940CE" w14:textId="77777777" w:rsidR="00F2096F" w:rsidRDefault="00F2096F" w:rsidP="005A0D3A">
      <w:pPr>
        <w:pStyle w:val="Texto"/>
        <w:ind w:left="2136"/>
        <w:jc w:val="left"/>
      </w:pPr>
      <w:r>
        <w:rPr>
          <w:noProof/>
        </w:rPr>
        <w:drawing>
          <wp:inline distT="0" distB="0" distL="0" distR="0" wp14:anchorId="19E5B700" wp14:editId="4A0134EE">
            <wp:extent cx="2189218" cy="1958774"/>
            <wp:effectExtent l="0" t="0" r="1905" b="3810"/>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3566" cy="1989507"/>
                    </a:xfrm>
                    <a:prstGeom prst="rect">
                      <a:avLst/>
                    </a:prstGeom>
                    <a:noFill/>
                    <a:ln>
                      <a:noFill/>
                    </a:ln>
                  </pic:spPr>
                </pic:pic>
              </a:graphicData>
            </a:graphic>
          </wp:inline>
        </w:drawing>
      </w:r>
    </w:p>
    <w:p w14:paraId="6CA8ED9B" w14:textId="33959CB9" w:rsidR="00F2096F" w:rsidRDefault="00BA46DE" w:rsidP="00F2096F">
      <w:pPr>
        <w:pStyle w:val="NombreCapitulo"/>
        <w:numPr>
          <w:ilvl w:val="0"/>
          <w:numId w:val="0"/>
        </w:numPr>
        <w:ind w:left="360" w:hanging="360"/>
        <w:jc w:val="center"/>
        <w:rPr>
          <w:b w:val="0"/>
          <w:sz w:val="16"/>
          <w:szCs w:val="16"/>
        </w:rPr>
      </w:pPr>
      <w:r>
        <w:rPr>
          <w:sz w:val="16"/>
          <w:szCs w:val="16"/>
        </w:rPr>
        <w:t>Figura 4.1</w:t>
      </w:r>
      <w:r w:rsidR="00F2096F" w:rsidRPr="00F2096F">
        <w:rPr>
          <w:b w:val="0"/>
        </w:rPr>
        <w:t xml:space="preserve"> </w:t>
      </w:r>
      <w:r w:rsidR="00F2096F" w:rsidRPr="00F2096F">
        <w:rPr>
          <w:b w:val="0"/>
          <w:sz w:val="16"/>
          <w:szCs w:val="16"/>
        </w:rPr>
        <w:t>Pico Proyector AAXA  Fuente:</w:t>
      </w:r>
      <w:r w:rsidR="00F2096F">
        <w:rPr>
          <w:b w:val="0"/>
          <w:sz w:val="16"/>
          <w:szCs w:val="16"/>
        </w:rPr>
        <w:t xml:space="preserve"> </w:t>
      </w:r>
      <w:r w:rsidR="00F2096F" w:rsidRPr="00F2096F">
        <w:rPr>
          <w:b w:val="0"/>
          <w:sz w:val="16"/>
          <w:szCs w:val="16"/>
        </w:rPr>
        <w:t>http://www.aaxatech.com</w:t>
      </w:r>
      <w:r w:rsidR="00F2096F">
        <w:rPr>
          <w:b w:val="0"/>
          <w:sz w:val="16"/>
          <w:szCs w:val="16"/>
        </w:rPr>
        <w:t xml:space="preserve"> </w:t>
      </w:r>
    </w:p>
    <w:p w14:paraId="5C8A3A3D" w14:textId="77777777" w:rsidR="00F2096F" w:rsidRDefault="00F2096F" w:rsidP="00F2096F">
      <w:pPr>
        <w:pStyle w:val="Texto"/>
        <w:ind w:left="2136"/>
      </w:pPr>
    </w:p>
    <w:p w14:paraId="0CB17FD0" w14:textId="77777777" w:rsidR="00F2096F" w:rsidRDefault="00F2096F" w:rsidP="00F2096F">
      <w:pPr>
        <w:pStyle w:val="Texto"/>
        <w:ind w:left="2136"/>
      </w:pPr>
    </w:p>
    <w:p w14:paraId="3B64C700" w14:textId="77777777" w:rsidR="00F2096F" w:rsidRDefault="00F2096F" w:rsidP="00BA46DE">
      <w:pPr>
        <w:pStyle w:val="NombreCapitulo"/>
        <w:numPr>
          <w:ilvl w:val="0"/>
          <w:numId w:val="0"/>
        </w:numPr>
        <w:ind w:left="2136"/>
        <w:jc w:val="center"/>
        <w:rPr>
          <w:b w:val="0"/>
          <w:sz w:val="16"/>
          <w:szCs w:val="16"/>
        </w:rPr>
      </w:pPr>
      <w:r>
        <w:rPr>
          <w:b w:val="0"/>
          <w:noProof/>
          <w:sz w:val="16"/>
          <w:szCs w:val="16"/>
        </w:rPr>
        <w:lastRenderedPageBreak/>
        <w:drawing>
          <wp:inline distT="0" distB="0" distL="0" distR="0" wp14:anchorId="48F3A26A" wp14:editId="245734D0">
            <wp:extent cx="1588770" cy="1176866"/>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7636" cy="1190841"/>
                    </a:xfrm>
                    <a:prstGeom prst="rect">
                      <a:avLst/>
                    </a:prstGeom>
                    <a:noFill/>
                    <a:ln>
                      <a:noFill/>
                    </a:ln>
                  </pic:spPr>
                </pic:pic>
              </a:graphicData>
            </a:graphic>
          </wp:inline>
        </w:drawing>
      </w:r>
    </w:p>
    <w:p w14:paraId="5997FE4E" w14:textId="7F8302B2" w:rsidR="00F2096F" w:rsidRDefault="00BA46DE" w:rsidP="00BA46DE">
      <w:pPr>
        <w:pStyle w:val="NombreCapitulo"/>
        <w:numPr>
          <w:ilvl w:val="0"/>
          <w:numId w:val="0"/>
        </w:numPr>
        <w:ind w:left="2136"/>
        <w:jc w:val="center"/>
        <w:rPr>
          <w:b w:val="0"/>
          <w:sz w:val="16"/>
          <w:szCs w:val="16"/>
        </w:rPr>
      </w:pPr>
      <w:r>
        <w:rPr>
          <w:sz w:val="16"/>
          <w:szCs w:val="16"/>
        </w:rPr>
        <w:t>Figura 4.2</w:t>
      </w:r>
      <w:r w:rsidR="00F2096F" w:rsidRPr="00F2096F">
        <w:rPr>
          <w:b w:val="0"/>
        </w:rPr>
        <w:t xml:space="preserve"> </w:t>
      </w:r>
      <w:r w:rsidR="00F2096F" w:rsidRPr="00F2096F">
        <w:rPr>
          <w:b w:val="0"/>
          <w:sz w:val="16"/>
          <w:szCs w:val="16"/>
        </w:rPr>
        <w:t>MiniPC Intel NUC DN2820FYKH con Intel Celeron N2820  Fuente:</w:t>
      </w:r>
      <w:r w:rsidR="00F2096F">
        <w:rPr>
          <w:b w:val="0"/>
          <w:sz w:val="16"/>
          <w:szCs w:val="16"/>
        </w:rPr>
        <w:t>http://www.intel.com</w:t>
      </w:r>
    </w:p>
    <w:p w14:paraId="3536C70F" w14:textId="77777777" w:rsidR="00BA46DE" w:rsidRDefault="00BA46DE" w:rsidP="00BA46DE">
      <w:pPr>
        <w:pStyle w:val="NombreCapitulo"/>
        <w:numPr>
          <w:ilvl w:val="0"/>
          <w:numId w:val="0"/>
        </w:numPr>
        <w:ind w:left="2136"/>
        <w:jc w:val="right"/>
        <w:rPr>
          <w:b w:val="0"/>
          <w:sz w:val="16"/>
          <w:szCs w:val="16"/>
        </w:rPr>
      </w:pPr>
    </w:p>
    <w:p w14:paraId="578DE16A" w14:textId="77777777" w:rsidR="00BA46DE" w:rsidRDefault="00BA46DE" w:rsidP="00BA46DE">
      <w:pPr>
        <w:pStyle w:val="NombreCapitulo"/>
        <w:numPr>
          <w:ilvl w:val="0"/>
          <w:numId w:val="0"/>
        </w:numPr>
        <w:ind w:left="2136"/>
        <w:jc w:val="center"/>
      </w:pPr>
      <w:r>
        <w:rPr>
          <w:noProof/>
        </w:rPr>
        <w:drawing>
          <wp:inline distT="0" distB="0" distL="0" distR="0" wp14:anchorId="1457041F" wp14:editId="6945C8D7">
            <wp:extent cx="3324103" cy="1003748"/>
            <wp:effectExtent l="0" t="0" r="0" b="6350"/>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57198" cy="1013741"/>
                    </a:xfrm>
                    <a:prstGeom prst="rect">
                      <a:avLst/>
                    </a:prstGeom>
                    <a:noFill/>
                    <a:ln>
                      <a:noFill/>
                    </a:ln>
                  </pic:spPr>
                </pic:pic>
              </a:graphicData>
            </a:graphic>
          </wp:inline>
        </w:drawing>
      </w:r>
    </w:p>
    <w:p w14:paraId="790D7539" w14:textId="03E4E71D" w:rsidR="00BA46DE" w:rsidRDefault="00BA46DE" w:rsidP="00BA46DE">
      <w:pPr>
        <w:pStyle w:val="NombreCapitulo"/>
        <w:numPr>
          <w:ilvl w:val="0"/>
          <w:numId w:val="0"/>
        </w:numPr>
        <w:ind w:left="360"/>
        <w:jc w:val="right"/>
        <w:rPr>
          <w:b w:val="0"/>
          <w:sz w:val="16"/>
          <w:szCs w:val="16"/>
        </w:rPr>
      </w:pPr>
      <w:r>
        <w:rPr>
          <w:sz w:val="16"/>
          <w:szCs w:val="16"/>
        </w:rPr>
        <w:t>Figura 4.3</w:t>
      </w:r>
      <w:r w:rsidRPr="00F2096F">
        <w:rPr>
          <w:b w:val="0"/>
        </w:rPr>
        <w:t xml:space="preserve"> </w:t>
      </w:r>
      <w:r w:rsidRPr="00F2096F">
        <w:rPr>
          <w:b w:val="0"/>
          <w:sz w:val="16"/>
          <w:szCs w:val="16"/>
        </w:rPr>
        <w:t xml:space="preserve">Dispositivo de seguimiento óptico V120.Duo Optitrack  Fuente: </w:t>
      </w:r>
      <w:r w:rsidRPr="00F2096F">
        <w:rPr>
          <w:b w:val="0"/>
          <w:sz w:val="16"/>
          <w:szCs w:val="16"/>
        </w:rPr>
        <w:fldChar w:fldCharType="begin" w:fldLock="1"/>
      </w:r>
      <w:r w:rsidRPr="00F2096F">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F2096F">
        <w:rPr>
          <w:b w:val="0"/>
          <w:sz w:val="16"/>
          <w:szCs w:val="16"/>
        </w:rPr>
        <w:fldChar w:fldCharType="separate"/>
      </w:r>
      <w:r w:rsidRPr="00F2096F">
        <w:rPr>
          <w:b w:val="0"/>
          <w:noProof/>
          <w:sz w:val="16"/>
          <w:szCs w:val="16"/>
        </w:rPr>
        <w:t>[25]</w:t>
      </w:r>
      <w:r w:rsidRPr="00F2096F">
        <w:rPr>
          <w:b w:val="0"/>
          <w:sz w:val="16"/>
          <w:szCs w:val="16"/>
        </w:rPr>
        <w:fldChar w:fldCharType="end"/>
      </w:r>
    </w:p>
    <w:p w14:paraId="2B587A6F" w14:textId="77777777" w:rsidR="005A0D3A" w:rsidRDefault="005A0D3A" w:rsidP="005A0D3A">
      <w:pPr>
        <w:pStyle w:val="NombreCapitulo"/>
        <w:numPr>
          <w:ilvl w:val="0"/>
          <w:numId w:val="0"/>
        </w:numPr>
        <w:ind w:left="360"/>
        <w:rPr>
          <w:sz w:val="16"/>
          <w:szCs w:val="16"/>
        </w:rPr>
      </w:pPr>
    </w:p>
    <w:p w14:paraId="7C5DC458" w14:textId="67A6F334" w:rsidR="005A0D3A" w:rsidRPr="00F2096F" w:rsidRDefault="005A0D3A" w:rsidP="00AE5FB2">
      <w:pPr>
        <w:pStyle w:val="Texto"/>
        <w:ind w:left="1418"/>
      </w:pPr>
      <w:r>
        <w:t>En la figura</w:t>
      </w:r>
      <w:r w:rsidR="00AE5FB2">
        <w:t xml:space="preserve"> 4.4 y 4.5 se observa la implementación física de la superficie colaborativa para estudiantes. </w:t>
      </w:r>
    </w:p>
    <w:p w14:paraId="44E0CB94" w14:textId="77777777" w:rsidR="003C3C5E" w:rsidRDefault="003C3C5E" w:rsidP="00BA46DE">
      <w:pPr>
        <w:pStyle w:val="NombreCapitulo"/>
        <w:numPr>
          <w:ilvl w:val="0"/>
          <w:numId w:val="0"/>
        </w:numPr>
        <w:ind w:left="2136"/>
        <w:jc w:val="right"/>
        <w:rPr>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2A819468" w:rsidR="008B433D" w:rsidRPr="00F2096F" w:rsidRDefault="008B433D" w:rsidP="008B433D">
      <w:pPr>
        <w:pStyle w:val="NombreCapitulo"/>
        <w:numPr>
          <w:ilvl w:val="0"/>
          <w:numId w:val="0"/>
        </w:numPr>
        <w:ind w:left="360"/>
        <w:jc w:val="center"/>
        <w:rPr>
          <w:b w:val="0"/>
          <w:sz w:val="16"/>
          <w:szCs w:val="16"/>
        </w:rPr>
      </w:pPr>
      <w:r>
        <w:rPr>
          <w:sz w:val="16"/>
          <w:szCs w:val="16"/>
        </w:rPr>
        <w:t>Figura 4.4</w:t>
      </w:r>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0">
                      <a:extLst>
                        <a:ext uri="{BEBA8EAE-BF5A-486C-A8C5-ECC9F3942E4B}">
                          <a14:imgProps xmlns:a14="http://schemas.microsoft.com/office/drawing/2010/main">
                            <a14:imgLayer r:embed="rId31">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655583AB" w:rsidR="008B433D" w:rsidRPr="00F2096F" w:rsidRDefault="008B433D" w:rsidP="008B433D">
      <w:pPr>
        <w:pStyle w:val="NombreCapitulo"/>
        <w:numPr>
          <w:ilvl w:val="0"/>
          <w:numId w:val="0"/>
        </w:numPr>
        <w:ind w:left="360"/>
        <w:jc w:val="center"/>
        <w:rPr>
          <w:b w:val="0"/>
          <w:sz w:val="16"/>
          <w:szCs w:val="16"/>
        </w:rPr>
      </w:pPr>
      <w:r>
        <w:rPr>
          <w:sz w:val="16"/>
          <w:szCs w:val="16"/>
        </w:rPr>
        <w:t>Figura 4.5</w:t>
      </w:r>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lastRenderedPageBreak/>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Para la lectura de la posición de las plumas de los estudiantes, este componente 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4AEDC44F" w:rsidR="0031495D" w:rsidRDefault="0031495D" w:rsidP="0031495D">
      <w:pPr>
        <w:pStyle w:val="Texto"/>
        <w:ind w:left="1416"/>
      </w:pPr>
      <w:r>
        <w:t xml:space="preserve">Este componente recibe los eventos </w:t>
      </w:r>
      <w:r w:rsidR="00887A8F">
        <w:t xml:space="preserve">táctiles </w:t>
      </w:r>
      <w:r>
        <w:t xml:space="preserve">provenientes del componente de captura de movimiento para pintar y reconocer trazos que realiza el usuario. Las librerías de paleo sketch recognizer se utilizan para el reconocimiento de 2 formas primitivas: líneas y cuadrados. En el caso de reconocer un </w:t>
      </w:r>
      <w:r>
        <w:lastRenderedPageBreak/>
        <w:t>cuadrado, se procederá a dibujar con el API de MT4J un cuadrado que represente una entidad. De ser una línea el trazo reconocido, se dibujará una relación, si el punto de inicio y fin de la línea intercep</w:t>
      </w:r>
      <w:r w:rsidR="00887A8F">
        <w:t>ta a 2 entidades (ver figura 4.6</w:t>
      </w:r>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9514026" w:rsidR="00876A9F" w:rsidRDefault="007C65E9" w:rsidP="00876A9F">
      <w:pPr>
        <w:pStyle w:val="NombreCapitulo"/>
        <w:numPr>
          <w:ilvl w:val="0"/>
          <w:numId w:val="0"/>
        </w:numPr>
        <w:ind w:left="360"/>
        <w:jc w:val="center"/>
        <w:rPr>
          <w:sz w:val="16"/>
          <w:szCs w:val="16"/>
        </w:rPr>
      </w:pPr>
      <w:r>
        <w:rPr>
          <w:sz w:val="16"/>
          <w:szCs w:val="16"/>
        </w:rPr>
        <w:t>Figura 4.</w:t>
      </w:r>
      <w:r w:rsidR="00887A8F">
        <w:rPr>
          <w:sz w:val="16"/>
          <w:szCs w:val="16"/>
        </w:rPr>
        <w:t>6</w:t>
      </w:r>
      <w:r w:rsidR="00876A9F" w:rsidRPr="000F38C4">
        <w:rPr>
          <w:sz w:val="16"/>
          <w:szCs w:val="16"/>
        </w:rPr>
        <w:t>:</w:t>
      </w:r>
      <w:r w:rsidR="00876A9F" w:rsidRPr="000F38C4">
        <w:rPr>
          <w:b w:val="0"/>
          <w:sz w:val="16"/>
          <w:szCs w:val="16"/>
        </w:rPr>
        <w:t xml:space="preserve"> Interacción con pluma sobre la superficie colaborativa</w:t>
      </w:r>
    </w:p>
    <w:p w14:paraId="0C7F0CB8" w14:textId="6C9B211D" w:rsidR="00700FFD" w:rsidRDefault="0031495D" w:rsidP="0031495D">
      <w:pPr>
        <w:pStyle w:val="Texto"/>
        <w:ind w:left="1416"/>
      </w:pPr>
      <w:r>
        <w:t>Además se ha provisto al estudiante de un menú para llamar a acciones más complejas del sistema: modo edición, modo borrado</w:t>
      </w:r>
      <w:r w:rsidR="00925354">
        <w:t>r</w:t>
      </w:r>
      <w:r>
        <w:t>, deshacer acción, y</w:t>
      </w:r>
      <w:r w:rsidR="00887A8F">
        <w:t xml:space="preserve"> guardar trabajo (ver figura 4.7</w:t>
      </w:r>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w:t>
      </w:r>
      <w:r w:rsidR="00925354">
        <w:lastRenderedPageBreak/>
        <w:t xml:space="preserve">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29B0711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7</w:t>
      </w:r>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228094D7"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8</w:t>
      </w:r>
      <w:r>
        <w:t xml:space="preserve">). Estos semáforos se encuentran en color verde cuando el estudiante está realizando </w:t>
      </w:r>
      <w:r w:rsidR="00FC3AA8">
        <w:t xml:space="preserve">activamente </w:t>
      </w:r>
      <w:r>
        <w:t>aportaciones sobre la super</w:t>
      </w:r>
      <w:r w:rsidR="00FC3AA8">
        <w:t xml:space="preserve">ficie colaborativa, 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lastRenderedPageBreak/>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4DF2CE66"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8</w:t>
      </w:r>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3E851054" w:rsidR="006E6A9F" w:rsidRDefault="003B2E61" w:rsidP="006E6A9F">
      <w:pPr>
        <w:pStyle w:val="Texto"/>
        <w:ind w:left="1416"/>
      </w:pPr>
      <w:r>
        <w:t>En la figura 4.9</w:t>
      </w:r>
      <w:r w:rsidR="0095027E">
        <w:t xml:space="preserve"> se observa la interfaz</w:t>
      </w:r>
      <w:r>
        <w:t xml:space="preserve"> d</w:t>
      </w:r>
      <w:r w:rsidR="001631C9">
        <w:t>e</w:t>
      </w:r>
      <w:r w:rsidR="0095027E">
        <w:t xml:space="preserve"> de monitoreo </w:t>
      </w:r>
      <w:r w:rsidR="00F00875">
        <w:t>para el</w:t>
      </w:r>
      <w:r w:rsidR="0095027E">
        <w:t xml:space="preserve"> profesor, en donde este puede observar en vivo la realización del trabajo colaborativo de múltiples grupos. </w:t>
      </w:r>
      <w:r w:rsidR="00F00875">
        <w:t>Con esta interfaz, se</w:t>
      </w:r>
      <w:r w:rsidR="0095027E">
        <w:t xml:space="preserve"> permite al profesor conocer el porcentaje de avance de la tarea que realiza cada grupo, a través de la definición de la cantidad </w:t>
      </w:r>
      <w:r w:rsidR="00F00875">
        <w:t xml:space="preserve">elementos </w:t>
      </w:r>
      <w:r w:rsidR="0095027E">
        <w:t xml:space="preserve">que el profesor crea deba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e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lastRenderedPageBreak/>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12CB07E2"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9</w:t>
      </w:r>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6292F44B" w:rsidR="00700FFD" w:rsidRDefault="003B2E61" w:rsidP="00E93F3A">
      <w:pPr>
        <w:pStyle w:val="Texto"/>
        <w:ind w:left="1416"/>
      </w:pPr>
      <w:r>
        <w:t>En la figura 4.10</w:t>
      </w:r>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lastRenderedPageBreak/>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57F45E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3B2E61">
        <w:rPr>
          <w:sz w:val="16"/>
          <w:szCs w:val="16"/>
        </w:rPr>
        <w:t>10</w:t>
      </w:r>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4284005" w:rsidR="00E93F3A" w:rsidRDefault="00F00875" w:rsidP="00F00875">
      <w:pPr>
        <w:pStyle w:val="Texto"/>
        <w:ind w:left="1416"/>
      </w:pPr>
      <w:r>
        <w:t>Se muestra además información numérica y porcentual de las aportaciones de cada estudiante: número de creaciones, número de ediciones y número de el</w:t>
      </w:r>
      <w:r w:rsidR="00647293">
        <w:t>ementos borrados (ver figura 4.11</w:t>
      </w:r>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204D60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647293">
        <w:rPr>
          <w:sz w:val="16"/>
          <w:szCs w:val="16"/>
        </w:rPr>
        <w:t>11</w:t>
      </w:r>
      <w:r w:rsidRPr="000F38C4">
        <w:rPr>
          <w:sz w:val="16"/>
          <w:szCs w:val="16"/>
        </w:rPr>
        <w:t>:</w:t>
      </w:r>
      <w:r w:rsidRPr="000F38C4">
        <w:rPr>
          <w:b w:val="0"/>
          <w:sz w:val="16"/>
          <w:szCs w:val="16"/>
        </w:rPr>
        <w:t xml:space="preserve"> Interacción con pluma sobre la superficie colaborativa</w:t>
      </w:r>
    </w:p>
    <w:p w14:paraId="4F211CFD" w14:textId="6578E480" w:rsidR="00700FFD" w:rsidRDefault="001631C9" w:rsidP="00647293">
      <w:pPr>
        <w:pStyle w:val="Texto"/>
        <w:ind w:left="1416"/>
      </w:pPr>
      <w:r>
        <w:lastRenderedPageBreak/>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de aportación e inclusive calidad de la misma a trav</w:t>
      </w:r>
      <w:r w:rsidR="00647293">
        <w:t xml:space="preserve">és de la identificación de las contribuciones individuales </w:t>
      </w:r>
      <w:r w:rsidR="00603923">
        <w:t>basada en colores.</w:t>
      </w:r>
    </w:p>
    <w:p w14:paraId="743A18DA" w14:textId="53F2AC31" w:rsidR="00603923" w:rsidRDefault="00603923" w:rsidP="00647293">
      <w:pPr>
        <w:pStyle w:val="Texto"/>
        <w:ind w:left="1416"/>
      </w:pPr>
      <w:r>
        <w:t>Otra característica de esta interfaz  permite al profesor  una animación del todo el proceso de elaboración de la tarea a través de un reproductor</w:t>
      </w:r>
      <w:r w:rsidR="00647293">
        <w:t xml:space="preserve"> provisto</w:t>
      </w:r>
      <w:r>
        <w:t>(ver figura 4.</w:t>
      </w:r>
      <w:r w:rsidR="00647293">
        <w:t>12</w:t>
      </w:r>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F90FD8E"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12</w:t>
      </w:r>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1C4B338E" w:rsidR="00700FFD" w:rsidRDefault="00603923" w:rsidP="00603923">
      <w:pPr>
        <w:pStyle w:val="Texto"/>
      </w:pPr>
      <w:r>
        <w:lastRenderedPageBreak/>
        <w:t>Además contará con un resumen porcentual general y detallado de todas las aportaciones realizadas</w:t>
      </w:r>
      <w:r w:rsidR="0046414C">
        <w:t xml:space="preserve"> por cada alumno (ver figura 4.13</w:t>
      </w:r>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79D4711C"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3</w:t>
      </w:r>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DEE5CB3" w:rsidR="001D7D9F" w:rsidRDefault="001F5481" w:rsidP="001F5481">
      <w:pPr>
        <w:pStyle w:val="Texto"/>
        <w:ind w:left="1416"/>
      </w:pPr>
      <w:r>
        <w:t xml:space="preserve">De acuerdo a un </w:t>
      </w:r>
      <w:r w:rsidR="00580FD4">
        <w:t>recopilación</w:t>
      </w:r>
      <w:r>
        <w:t xml:space="preserve"> a la presente </w:t>
      </w:r>
      <w:r w:rsidR="00580FD4">
        <w:t>fecha de precios en el mercado de los equipos tecnológicos requeridos. S</w:t>
      </w:r>
      <w:r>
        <w:t xml:space="preserve">e </w:t>
      </w:r>
      <w:r w:rsidR="00CF1F5B">
        <w:t>presenta en la tabla 4.1</w:t>
      </w:r>
      <w:r w:rsidR="00580FD4">
        <w:t xml:space="preserve"> los valores </w:t>
      </w:r>
      <w:r>
        <w:t>asociados a la im</w:t>
      </w:r>
      <w:r w:rsidR="00E01F21">
        <w:t xml:space="preserve">plementación </w:t>
      </w:r>
      <w:r>
        <w:t xml:space="preserve">de </w:t>
      </w:r>
      <w:r w:rsidR="006E4613">
        <w:t>la implementación completa de la solución</w:t>
      </w:r>
      <w:r w:rsidR="00E01F21">
        <w:t xml:space="preserve">.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44B5D65E" w:rsidR="001F5481" w:rsidRPr="001F5481" w:rsidRDefault="00E01F21" w:rsidP="00E01F21">
            <w:pPr>
              <w:pStyle w:val="Texto"/>
              <w:ind w:left="0"/>
              <w:rPr>
                <w:b/>
              </w:rPr>
            </w:pPr>
            <w:r w:rsidRPr="00E01F21">
              <w:rPr>
                <w:b/>
                <w:sz w:val="18"/>
                <w:szCs w:val="18"/>
              </w:rPr>
              <w:lastRenderedPageBreak/>
              <w:t>Tabl</w:t>
            </w:r>
            <w:r w:rsidR="00CF1F5B">
              <w:rPr>
                <w:b/>
                <w:sz w:val="18"/>
                <w:szCs w:val="18"/>
              </w:rPr>
              <w:t>a 4.1</w:t>
            </w:r>
            <w:r w:rsidRPr="00E01F21">
              <w:rPr>
                <w:b/>
                <w:sz w:val="18"/>
                <w:szCs w:val="18"/>
              </w:rPr>
              <w:t>:</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3D6E7B6C" w14:textId="24B003EC" w:rsidR="00E269C0" w:rsidRDefault="00095B2B" w:rsidP="00095B2B">
      <w:pPr>
        <w:pStyle w:val="Texto"/>
        <w:ind w:left="360"/>
      </w:pPr>
      <w:r>
        <w:t>Este capítul</w:t>
      </w:r>
      <w:r w:rsidR="002D594B">
        <w:t xml:space="preserve">o contiene una revisión de los resultados de las pruebas de sistema, usabilidad y pruebas de hipótesis. </w:t>
      </w:r>
      <w:r w:rsidR="00E269C0">
        <w:t>Se proveen tablas de resumen y gráficos para presentar los datos obtenidos.</w:t>
      </w:r>
    </w:p>
    <w:p w14:paraId="5224093E" w14:textId="77777777" w:rsidR="00E269C0" w:rsidRDefault="00E269C0" w:rsidP="00095B2B">
      <w:pPr>
        <w:pStyle w:val="Texto"/>
        <w:ind w:left="360"/>
      </w:pPr>
    </w:p>
    <w:p w14:paraId="613C3603" w14:textId="44684200" w:rsidR="00095B2B" w:rsidRDefault="008337F4" w:rsidP="00095B2B">
      <w:pPr>
        <w:pStyle w:val="Texto"/>
        <w:ind w:left="360"/>
      </w:pPr>
      <w:r>
        <w:t>Previa a la revisión de las pruebas de funcionalidad y usabilidad se revisarán los resultados experimentales obtenidos de los profesores y alumnos.</w:t>
      </w:r>
    </w:p>
    <w:p w14:paraId="6EB8DC9A" w14:textId="77777777" w:rsidR="008337F4" w:rsidRDefault="008337F4" w:rsidP="00095B2B">
      <w:pPr>
        <w:pStyle w:val="Texto"/>
        <w:ind w:left="360"/>
      </w:pPr>
    </w:p>
    <w:p w14:paraId="6BA3F05E" w14:textId="77777777" w:rsidR="00D00224" w:rsidRDefault="00D00224" w:rsidP="003D189B">
      <w:pPr>
        <w:spacing w:line="240" w:lineRule="auto"/>
        <w:ind w:left="708" w:hanging="708"/>
        <w:jc w:val="center"/>
        <w:rPr>
          <w:rFonts w:ascii="Arial" w:eastAsia="Times New Roman" w:hAnsi="Arial" w:cs="Arial"/>
          <w:b/>
          <w:sz w:val="24"/>
          <w:szCs w:val="24"/>
          <w:lang w:eastAsia="es-EC"/>
        </w:rPr>
      </w:pPr>
    </w:p>
    <w:p w14:paraId="32337E4D" w14:textId="77777777" w:rsidR="001D7D9F" w:rsidRDefault="001D7D9F" w:rsidP="00107D27">
      <w:pPr>
        <w:pStyle w:val="NumeroCapitulo"/>
        <w:jc w:val="left"/>
      </w:pPr>
    </w:p>
    <w:p w14:paraId="7C8124A3" w14:textId="2D6CAE1C" w:rsidR="001D7D9F" w:rsidRDefault="00437C75" w:rsidP="006122BC">
      <w:pPr>
        <w:pStyle w:val="Subtitulocapitulo"/>
        <w:numPr>
          <w:ilvl w:val="0"/>
          <w:numId w:val="0"/>
        </w:numPr>
        <w:ind w:left="792" w:hanging="84"/>
      </w:pPr>
      <w:r>
        <w:t>Resultados experimentales</w:t>
      </w:r>
    </w:p>
    <w:p w14:paraId="533ED9A0" w14:textId="2CB626E1" w:rsidR="00A83ED9" w:rsidRDefault="00A83ED9" w:rsidP="006122BC">
      <w:pPr>
        <w:pStyle w:val="Texto"/>
        <w:ind w:left="792"/>
      </w:pPr>
      <w:r>
        <w:t>Los resultados de las pruebas experimentales con profes</w:t>
      </w:r>
      <w:r w:rsidR="008337F4">
        <w:t>ores y alumnos se detallan en lo</w:t>
      </w:r>
      <w:r>
        <w:t>s siguientes</w:t>
      </w:r>
      <w:r w:rsidR="008337F4">
        <w:t xml:space="preserve"> párrafos</w:t>
      </w:r>
      <w:r>
        <w:t xml:space="preserve">. Se muestra un resumen descriptivo </w:t>
      </w:r>
      <w:r w:rsidR="007B54F1">
        <w:t>junto con</w:t>
      </w:r>
      <w:r>
        <w:t xml:space="preserve"> resumen de pruebas de hipótesis estadísticas realizadas</w:t>
      </w:r>
      <w:r w:rsidR="009945C0">
        <w:t xml:space="preserve"> para cada una de las variables que han sido consideradas en este estudio</w:t>
      </w:r>
      <w:r>
        <w:t>.</w:t>
      </w:r>
      <w:r w:rsidR="00965C5A">
        <w:t xml:space="preserve"> </w:t>
      </w:r>
      <w:r w:rsidR="00965C5A">
        <w:rPr>
          <w:rStyle w:val="TextoCar"/>
          <w:rFonts w:eastAsiaTheme="minorHAnsi"/>
        </w:rPr>
        <w:t>La media</w:t>
      </w:r>
      <w:r w:rsidR="008337F4">
        <w:rPr>
          <w:rStyle w:val="TextoCar"/>
          <w:rFonts w:eastAsiaTheme="minorHAnsi"/>
        </w:rPr>
        <w:t xml:space="preserve"> y mediana</w:t>
      </w:r>
      <w:r w:rsidR="00965C5A">
        <w:rPr>
          <w:rStyle w:val="TextoCar"/>
          <w:rFonts w:eastAsiaTheme="minorHAnsi"/>
        </w:rPr>
        <w:t xml:space="preserve"> provista da</w:t>
      </w:r>
      <w:r w:rsidR="008337F4">
        <w:rPr>
          <w:rStyle w:val="TextoCar"/>
          <w:rFonts w:eastAsiaTheme="minorHAnsi"/>
        </w:rPr>
        <w:t>n</w:t>
      </w:r>
      <w:r w:rsidR="00965C5A">
        <w:rPr>
          <w:rStyle w:val="TextoCar"/>
          <w:rFonts w:eastAsiaTheme="minorHAnsi"/>
        </w:rPr>
        <w:t xml:space="preserve"> una idea de cómo se han c</w:t>
      </w:r>
      <w:r w:rsidR="008337F4">
        <w:rPr>
          <w:rStyle w:val="TextoCar"/>
          <w:rFonts w:eastAsiaTheme="minorHAnsi"/>
        </w:rPr>
        <w:t>omportado los sujetos evaluados.</w:t>
      </w:r>
      <w:r w:rsidR="00965C5A">
        <w:rPr>
          <w:rStyle w:val="TextoCar"/>
          <w:rFonts w:eastAsiaTheme="minorHAnsi"/>
        </w:rPr>
        <w:t xml:space="preserve"> </w:t>
      </w:r>
      <w:r w:rsidR="00D134E8">
        <w:t xml:space="preserve">Este resumen considera las </w:t>
      </w:r>
      <w:r w:rsidR="007B54F1">
        <w:t>observaciones en pre-tes</w:t>
      </w:r>
      <w:r w:rsidR="00B24F6A">
        <w:t>t</w:t>
      </w:r>
      <w:r w:rsidR="007B54F1">
        <w:t xml:space="preserve"> y </w:t>
      </w:r>
      <w:r w:rsidR="00D134E8">
        <w:t>post</w:t>
      </w:r>
      <w:r w:rsidR="007B54F1">
        <w:t>-test</w:t>
      </w:r>
      <w:r w:rsidR="00D134E8">
        <w:t xml:space="preserve"> realizadas para determinar el efecto  que ha tenido la experimentación con la superficie colaborativa.</w:t>
      </w:r>
    </w:p>
    <w:p w14:paraId="62FE4653" w14:textId="77777777" w:rsidR="008337F4" w:rsidRDefault="008337F4" w:rsidP="00437C75">
      <w:pPr>
        <w:pStyle w:val="Subtitulocapitulo"/>
        <w:numPr>
          <w:ilvl w:val="0"/>
          <w:numId w:val="0"/>
        </w:numPr>
        <w:ind w:left="792"/>
        <w:rPr>
          <w:sz w:val="26"/>
          <w:szCs w:val="26"/>
        </w:rPr>
      </w:pPr>
    </w:p>
    <w:p w14:paraId="72691DBF" w14:textId="45A71568" w:rsidR="00437C75" w:rsidRPr="00D5515C" w:rsidRDefault="00437C75" w:rsidP="00437C75">
      <w:pPr>
        <w:pStyle w:val="Subtitulocapitulo"/>
        <w:numPr>
          <w:ilvl w:val="0"/>
          <w:numId w:val="0"/>
        </w:numPr>
        <w:ind w:left="792"/>
        <w:rPr>
          <w:sz w:val="26"/>
          <w:szCs w:val="26"/>
        </w:rPr>
      </w:pPr>
      <w:r w:rsidRPr="00D5515C">
        <w:rPr>
          <w:sz w:val="26"/>
          <w:szCs w:val="26"/>
        </w:rPr>
        <w:t>Profesores</w:t>
      </w:r>
    </w:p>
    <w:p w14:paraId="3D602EE8" w14:textId="2C6C3FD4" w:rsidR="008B1F35" w:rsidRDefault="00D23021" w:rsidP="00D5515C">
      <w:pPr>
        <w:pStyle w:val="Subtitulocapitulo"/>
        <w:numPr>
          <w:ilvl w:val="0"/>
          <w:numId w:val="0"/>
        </w:numPr>
        <w:ind w:left="1416"/>
        <w:rPr>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6D1466B5" w14:textId="5B766B83" w:rsidR="00A73361" w:rsidRDefault="008337F4" w:rsidP="00A73361">
      <w:pPr>
        <w:pStyle w:val="Texto"/>
        <w:ind w:left="1416"/>
        <w:rPr>
          <w:rStyle w:val="TextoCar"/>
          <w:rFonts w:eastAsiaTheme="minorHAnsi"/>
        </w:rPr>
      </w:pPr>
      <w:r>
        <w:rPr>
          <w:rStyle w:val="TextoCar"/>
          <w:rFonts w:eastAsiaTheme="minorHAnsi"/>
        </w:rPr>
        <w:t>E</w:t>
      </w:r>
      <w:r w:rsidR="00AF5FDB">
        <w:rPr>
          <w:rStyle w:val="TextoCar"/>
          <w:rFonts w:eastAsiaTheme="minorHAnsi"/>
        </w:rPr>
        <w:t xml:space="preserve">l diagrama de cajas de la figura </w:t>
      </w:r>
      <w:r w:rsidR="007C0108">
        <w:rPr>
          <w:rStyle w:val="TextoCar"/>
          <w:rFonts w:eastAsiaTheme="minorHAnsi"/>
        </w:rPr>
        <w:t>5.</w:t>
      </w:r>
      <w:r w:rsidR="00714901">
        <w:rPr>
          <w:rStyle w:val="TextoCar"/>
          <w:rFonts w:eastAsiaTheme="minorHAnsi"/>
        </w:rPr>
        <w:t>1</w:t>
      </w:r>
      <w:r>
        <w:rPr>
          <w:rStyle w:val="TextoCar"/>
          <w:rFonts w:eastAsiaTheme="minorHAnsi"/>
        </w:rPr>
        <w:t>, muestra</w:t>
      </w:r>
      <w:r w:rsidR="0051164B">
        <w:rPr>
          <w:rStyle w:val="TextoCar"/>
          <w:rFonts w:eastAsiaTheme="minorHAnsi"/>
        </w:rPr>
        <w:t xml:space="preserve"> que las opiniones de los profesores </w:t>
      </w:r>
      <w:r w:rsidR="00C616A2">
        <w:rPr>
          <w:rStyle w:val="TextoCar"/>
          <w:rFonts w:eastAsiaTheme="minorHAnsi"/>
        </w:rPr>
        <w:t xml:space="preserve">en el post-test </w:t>
      </w:r>
      <w:r w:rsidR="00415534">
        <w:rPr>
          <w:rStyle w:val="TextoCar"/>
          <w:rFonts w:eastAsiaTheme="minorHAnsi"/>
        </w:rPr>
        <w:t xml:space="preserve">coincidieron casi en su totalidad al nivel Muy Fácil; </w:t>
      </w:r>
      <w:r w:rsidR="00C616A2">
        <w:rPr>
          <w:rStyle w:val="TextoCar"/>
          <w:rFonts w:eastAsiaTheme="minorHAnsi"/>
        </w:rPr>
        <w:t xml:space="preserve"> </w:t>
      </w:r>
      <w:r w:rsidR="00415534">
        <w:rPr>
          <w:rStyle w:val="TextoCar"/>
          <w:rFonts w:eastAsiaTheme="minorHAnsi"/>
        </w:rPr>
        <w:t>a diferencia de las opiniones observadas en el pre</w:t>
      </w:r>
      <w:r w:rsidR="00C616A2">
        <w:rPr>
          <w:rStyle w:val="TextoCar"/>
          <w:rFonts w:eastAsiaTheme="minorHAnsi"/>
        </w:rPr>
        <w:t>-test</w:t>
      </w:r>
      <w:r w:rsidR="00415534">
        <w:rPr>
          <w:rStyle w:val="TextoCar"/>
          <w:rFonts w:eastAsiaTheme="minorHAnsi"/>
        </w:rPr>
        <w:t xml:space="preserve"> que han sido calificadas con un nivel menor de facilidad percibida</w:t>
      </w:r>
      <w:r w:rsidR="00AF5FDB">
        <w:rPr>
          <w:rStyle w:val="TextoCar"/>
          <w:rFonts w:eastAsiaTheme="minorHAnsi"/>
        </w:rPr>
        <w:t xml:space="preserve">. </w:t>
      </w:r>
      <w:r w:rsidR="00A73361">
        <w:rPr>
          <w:rStyle w:val="TextoCar"/>
          <w:rFonts w:eastAsiaTheme="minorHAnsi"/>
        </w:rPr>
        <w:t>La prueba</w:t>
      </w:r>
      <w:r w:rsidR="000617A4">
        <w:rPr>
          <w:rStyle w:val="TextoCar"/>
          <w:rFonts w:eastAsiaTheme="minorHAnsi"/>
        </w:rPr>
        <w:t xml:space="preserve"> </w:t>
      </w:r>
      <w:r w:rsidR="00A73361">
        <w:rPr>
          <w:rStyle w:val="TextoCar"/>
          <w:rFonts w:eastAsiaTheme="minorHAnsi"/>
        </w:rPr>
        <w:t xml:space="preserve">Wilcoxon mostró que las percepciones </w:t>
      </w:r>
      <w:r w:rsidR="000617A4">
        <w:rPr>
          <w:rStyle w:val="TextoCar"/>
          <w:rFonts w:eastAsiaTheme="minorHAnsi"/>
        </w:rPr>
        <w:t xml:space="preserve">en los 10 profesores acerca </w:t>
      </w:r>
      <w:r w:rsidR="00A73361">
        <w:rPr>
          <w:rStyle w:val="TextoCar"/>
          <w:rFonts w:eastAsiaTheme="minorHAnsi"/>
        </w:rPr>
        <w:t xml:space="preserve">de facilidad de asignar una calificación individual en el post-test fueron </w:t>
      </w:r>
      <w:r w:rsidR="00A73361">
        <w:rPr>
          <w:rStyle w:val="TextoCar"/>
          <w:rFonts w:eastAsiaTheme="minorHAnsi"/>
        </w:rPr>
        <w:lastRenderedPageBreak/>
        <w:t>significativamente mayores que en el pre-test Z=</w:t>
      </w:r>
      <w:r w:rsidR="00A73361" w:rsidRPr="00EF7198">
        <w:rPr>
          <w:rStyle w:val="TextoCar"/>
          <w:rFonts w:eastAsiaTheme="minorHAnsi"/>
        </w:rPr>
        <w:t>-2,859</w:t>
      </w:r>
      <w:r w:rsidR="00A73361">
        <w:rPr>
          <w:rStyle w:val="TextoCar"/>
          <w:rFonts w:eastAsiaTheme="minorHAnsi"/>
        </w:rPr>
        <w:t>, p=0.004</w:t>
      </w:r>
      <w:r w:rsidR="002C7004">
        <w:rPr>
          <w:rStyle w:val="TextoCar"/>
          <w:rFonts w:eastAsiaTheme="minorHAnsi"/>
        </w:rPr>
        <w:t xml:space="preserve"> (ver tabla 5.1</w:t>
      </w:r>
      <w:r w:rsidR="00AF5FDB">
        <w:rPr>
          <w:rStyle w:val="TextoCar"/>
          <w:rFonts w:eastAsiaTheme="minorHAnsi"/>
        </w:rPr>
        <w:t>)</w:t>
      </w:r>
      <w:r w:rsidR="00A73361">
        <w:rPr>
          <w:rStyle w:val="TextoCar"/>
          <w:rFonts w:eastAsiaTheme="minorHAnsi"/>
        </w:rPr>
        <w:t>.</w:t>
      </w:r>
    </w:p>
    <w:p w14:paraId="64D41B60" w14:textId="77777777" w:rsidR="00372275" w:rsidRDefault="00372275" w:rsidP="00D5515C">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24076C00" w14:textId="77777777" w:rsidTr="00094848">
        <w:trPr>
          <w:cantSplit/>
          <w:trHeight w:val="217"/>
        </w:trPr>
        <w:tc>
          <w:tcPr>
            <w:tcW w:w="7654" w:type="dxa"/>
            <w:gridSpan w:val="2"/>
            <w:vAlign w:val="center"/>
          </w:tcPr>
          <w:p w14:paraId="23AFA2DB" w14:textId="77777777" w:rsidR="001B43A5" w:rsidRPr="00A12FEA" w:rsidRDefault="001B43A5" w:rsidP="00094848">
            <w:pPr>
              <w:pStyle w:val="Subtitulocapitulo"/>
              <w:numPr>
                <w:ilvl w:val="0"/>
                <w:numId w:val="0"/>
              </w:numPr>
              <w:spacing w:line="240" w:lineRule="auto"/>
              <w:ind w:left="1026" w:hanging="142"/>
              <w:rPr>
                <w:rFonts w:eastAsiaTheme="minorHAnsi"/>
                <w:sz w:val="22"/>
                <w:szCs w:val="22"/>
              </w:rPr>
            </w:pPr>
            <w:r w:rsidRPr="00A12FEA">
              <w:rPr>
                <w:sz w:val="22"/>
                <w:szCs w:val="22"/>
              </w:rPr>
              <w:t xml:space="preserve">Percepción de </w:t>
            </w:r>
            <w:r w:rsidRPr="00A12FEA">
              <w:rPr>
                <w:rStyle w:val="TextoCar"/>
                <w:rFonts w:eastAsiaTheme="minorHAnsi"/>
                <w:sz w:val="22"/>
                <w:szCs w:val="22"/>
              </w:rPr>
              <w:t>facilidad de asignar una calificación individual</w:t>
            </w:r>
          </w:p>
        </w:tc>
      </w:tr>
      <w:tr w:rsidR="001B43A5" w14:paraId="7032C326" w14:textId="77777777" w:rsidTr="00094848">
        <w:trPr>
          <w:cantSplit/>
          <w:trHeight w:val="1134"/>
        </w:trPr>
        <w:tc>
          <w:tcPr>
            <w:tcW w:w="567" w:type="dxa"/>
            <w:textDirection w:val="btLr"/>
            <w:vAlign w:val="center"/>
          </w:tcPr>
          <w:p w14:paraId="4BC6F791"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145F07" w14:textId="77777777" w:rsidR="001B43A5" w:rsidRDefault="001B43A5"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39E70EE2" w14:textId="71381AF9" w:rsidR="001B43A5" w:rsidRPr="00FF3A78" w:rsidRDefault="001B43A5" w:rsidP="00714901">
            <w:pPr>
              <w:pStyle w:val="NombreCapitulo"/>
              <w:numPr>
                <w:ilvl w:val="0"/>
                <w:numId w:val="0"/>
              </w:numPr>
              <w:ind w:left="360" w:hanging="360"/>
              <w:rPr>
                <w:rStyle w:val="TextoCar"/>
                <w:sz w:val="16"/>
                <w:szCs w:val="16"/>
              </w:rPr>
            </w:pPr>
            <w:r>
              <w:rPr>
                <w:sz w:val="16"/>
                <w:szCs w:val="16"/>
              </w:rPr>
              <w:t xml:space="preserve">Figura </w:t>
            </w:r>
            <w:r w:rsidR="007C0108">
              <w:rPr>
                <w:sz w:val="16"/>
                <w:szCs w:val="16"/>
              </w:rPr>
              <w:t>5.</w:t>
            </w:r>
            <w:r w:rsidR="00714901">
              <w:rPr>
                <w:sz w:val="16"/>
                <w:szCs w:val="16"/>
              </w:rPr>
              <w:t>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3E1BFE35" w14:textId="77777777" w:rsidR="001B43A5" w:rsidRDefault="001B43A5" w:rsidP="001B43A5">
      <w:pPr>
        <w:pStyle w:val="Sinespaciado"/>
        <w:rPr>
          <w:rStyle w:val="TextoCar"/>
          <w:rFonts w:eastAsiaTheme="minorHAnsi"/>
        </w:rPr>
      </w:pPr>
    </w:p>
    <w:p w14:paraId="52F415E3" w14:textId="77777777" w:rsidR="001B43A5" w:rsidRDefault="001B43A5" w:rsidP="00D5515C">
      <w:pPr>
        <w:pStyle w:val="Subtitulocapitulo"/>
        <w:numPr>
          <w:ilvl w:val="0"/>
          <w:numId w:val="0"/>
        </w:numPr>
        <w:ind w:left="1416"/>
        <w:rPr>
          <w:rStyle w:val="TextoCar"/>
          <w:rFonts w:eastAsiaTheme="minorHAnsi"/>
        </w:rPr>
      </w:pPr>
    </w:p>
    <w:p w14:paraId="78F88F1C" w14:textId="77777777" w:rsidR="001B43A5" w:rsidRDefault="001B43A5" w:rsidP="00D5515C">
      <w:pPr>
        <w:pStyle w:val="Subtitulocapitulo"/>
        <w:numPr>
          <w:ilvl w:val="0"/>
          <w:numId w:val="0"/>
        </w:numPr>
        <w:ind w:left="1416"/>
        <w:rPr>
          <w:rStyle w:val="TextoCar"/>
          <w:rFonts w:eastAsiaTheme="minorHAnsi"/>
        </w:rPr>
      </w:pPr>
    </w:p>
    <w:tbl>
      <w:tblPr>
        <w:tblStyle w:val="Tablaconcuadrcula"/>
        <w:tblW w:w="7475" w:type="dxa"/>
        <w:tblInd w:w="1416" w:type="dxa"/>
        <w:tblLook w:val="04A0" w:firstRow="1" w:lastRow="0" w:firstColumn="1" w:lastColumn="0" w:noHBand="0" w:noVBand="1"/>
      </w:tblPr>
      <w:tblGrid>
        <w:gridCol w:w="1874"/>
        <w:gridCol w:w="2718"/>
        <w:gridCol w:w="2883"/>
      </w:tblGrid>
      <w:tr w:rsidR="00372275" w:rsidRPr="000D46B3" w14:paraId="2A8B7BDA" w14:textId="77777777" w:rsidTr="00094848">
        <w:tc>
          <w:tcPr>
            <w:tcW w:w="7475" w:type="dxa"/>
            <w:gridSpan w:val="3"/>
            <w:tcBorders>
              <w:top w:val="nil"/>
              <w:left w:val="nil"/>
              <w:bottom w:val="single" w:sz="4" w:space="0" w:color="auto"/>
              <w:right w:val="nil"/>
            </w:tcBorders>
          </w:tcPr>
          <w:p w14:paraId="6A49C15A" w14:textId="623473B6" w:rsidR="00372275" w:rsidRPr="00591A0D" w:rsidRDefault="002C7004" w:rsidP="00B24F6A">
            <w:pPr>
              <w:pStyle w:val="Subtitulocapitulo"/>
              <w:numPr>
                <w:ilvl w:val="0"/>
                <w:numId w:val="0"/>
              </w:numPr>
              <w:tabs>
                <w:tab w:val="left" w:pos="2910"/>
              </w:tabs>
              <w:spacing w:line="276" w:lineRule="auto"/>
              <w:rPr>
                <w:b w:val="0"/>
                <w:sz w:val="24"/>
                <w:szCs w:val="24"/>
              </w:rPr>
            </w:pPr>
            <w:r>
              <w:rPr>
                <w:sz w:val="18"/>
                <w:szCs w:val="18"/>
              </w:rPr>
              <w:t>Tabla 5.1</w:t>
            </w:r>
            <w:r w:rsidR="00372275" w:rsidRPr="00591A0D">
              <w:rPr>
                <w:sz w:val="18"/>
                <w:szCs w:val="18"/>
              </w:rPr>
              <w:t>:</w:t>
            </w:r>
            <w:r w:rsidR="00A73361">
              <w:rPr>
                <w:b w:val="0"/>
                <w:sz w:val="18"/>
                <w:szCs w:val="18"/>
              </w:rPr>
              <w:t xml:space="preserve"> Resumen </w:t>
            </w:r>
            <w:r w:rsidR="00B24F6A">
              <w:rPr>
                <w:b w:val="0"/>
                <w:sz w:val="18"/>
                <w:szCs w:val="18"/>
              </w:rPr>
              <w:t>descriptivo</w:t>
            </w:r>
            <w:r w:rsidR="00A73361">
              <w:rPr>
                <w:b w:val="0"/>
                <w:sz w:val="18"/>
                <w:szCs w:val="18"/>
              </w:rPr>
              <w:t xml:space="preserve"> de la percepción de facilidad de asignar una calificación individual.</w:t>
            </w:r>
            <w:r w:rsidR="00372275" w:rsidRPr="00591A0D">
              <w:rPr>
                <w:b w:val="0"/>
                <w:sz w:val="24"/>
                <w:szCs w:val="24"/>
              </w:rPr>
              <w:tab/>
            </w:r>
          </w:p>
        </w:tc>
      </w:tr>
      <w:tr w:rsidR="00372275" w:rsidRPr="000D46B3" w14:paraId="625D524D" w14:textId="77777777" w:rsidTr="00094848">
        <w:tc>
          <w:tcPr>
            <w:tcW w:w="7475" w:type="dxa"/>
            <w:gridSpan w:val="3"/>
            <w:tcBorders>
              <w:top w:val="single" w:sz="4" w:space="0" w:color="auto"/>
            </w:tcBorders>
          </w:tcPr>
          <w:p w14:paraId="441B3216" w14:textId="77777777" w:rsidR="00372275" w:rsidRPr="000D46B3" w:rsidRDefault="00372275" w:rsidP="00094848">
            <w:pPr>
              <w:pStyle w:val="Subtitulocapitulo"/>
              <w:numPr>
                <w:ilvl w:val="0"/>
                <w:numId w:val="0"/>
              </w:numPr>
              <w:spacing w:line="276" w:lineRule="auto"/>
              <w:jc w:val="center"/>
              <w:rPr>
                <w:sz w:val="24"/>
                <w:szCs w:val="24"/>
              </w:rPr>
            </w:pPr>
            <w:r>
              <w:rPr>
                <w:sz w:val="24"/>
                <w:szCs w:val="24"/>
              </w:rPr>
              <w:t>Estadística Descriptiva</w:t>
            </w:r>
          </w:p>
        </w:tc>
      </w:tr>
      <w:tr w:rsidR="00372275" w:rsidRPr="000D46B3" w14:paraId="317CF1C5" w14:textId="77777777" w:rsidTr="00094848">
        <w:tc>
          <w:tcPr>
            <w:tcW w:w="1874" w:type="dxa"/>
          </w:tcPr>
          <w:p w14:paraId="312B4BC9"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65072281"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re-Test</w:t>
            </w:r>
          </w:p>
        </w:tc>
        <w:tc>
          <w:tcPr>
            <w:tcW w:w="2883" w:type="dxa"/>
          </w:tcPr>
          <w:p w14:paraId="5DC3897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ost-Test</w:t>
            </w:r>
          </w:p>
        </w:tc>
      </w:tr>
      <w:tr w:rsidR="00372275" w:rsidRPr="000D46B3" w14:paraId="361C50B6" w14:textId="77777777" w:rsidTr="00094848">
        <w:tc>
          <w:tcPr>
            <w:tcW w:w="1874" w:type="dxa"/>
          </w:tcPr>
          <w:p w14:paraId="2153E91C"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w:t>
            </w:r>
          </w:p>
        </w:tc>
        <w:tc>
          <w:tcPr>
            <w:tcW w:w="2718" w:type="dxa"/>
          </w:tcPr>
          <w:p w14:paraId="2B22A925" w14:textId="34C7BD84" w:rsidR="00372275" w:rsidRPr="000D46B3" w:rsidRDefault="00372275" w:rsidP="00094848">
            <w:pPr>
              <w:pStyle w:val="Subtitulocapitulo"/>
              <w:numPr>
                <w:ilvl w:val="0"/>
                <w:numId w:val="0"/>
              </w:numPr>
              <w:spacing w:line="276" w:lineRule="auto"/>
              <w:rPr>
                <w:b w:val="0"/>
                <w:sz w:val="24"/>
                <w:szCs w:val="24"/>
              </w:rPr>
            </w:pPr>
            <w:r>
              <w:rPr>
                <w:b w:val="0"/>
                <w:sz w:val="24"/>
                <w:szCs w:val="24"/>
              </w:rPr>
              <w:t>2.2</w:t>
            </w:r>
          </w:p>
        </w:tc>
        <w:tc>
          <w:tcPr>
            <w:tcW w:w="2883" w:type="dxa"/>
          </w:tcPr>
          <w:p w14:paraId="6BBFBF57" w14:textId="49C5B0FD" w:rsidR="00372275" w:rsidRPr="000D46B3" w:rsidRDefault="00372275" w:rsidP="00094848">
            <w:pPr>
              <w:pStyle w:val="Subtitulocapitulo"/>
              <w:numPr>
                <w:ilvl w:val="0"/>
                <w:numId w:val="0"/>
              </w:numPr>
              <w:spacing w:line="276" w:lineRule="auto"/>
              <w:rPr>
                <w:b w:val="0"/>
                <w:sz w:val="24"/>
                <w:szCs w:val="24"/>
              </w:rPr>
            </w:pPr>
            <w:r>
              <w:rPr>
                <w:b w:val="0"/>
                <w:sz w:val="24"/>
                <w:szCs w:val="24"/>
              </w:rPr>
              <w:t>4.8</w:t>
            </w:r>
          </w:p>
        </w:tc>
      </w:tr>
      <w:tr w:rsidR="00372275" w:rsidRPr="000D46B3" w14:paraId="711AB122" w14:textId="77777777" w:rsidTr="00094848">
        <w:tc>
          <w:tcPr>
            <w:tcW w:w="1874" w:type="dxa"/>
          </w:tcPr>
          <w:p w14:paraId="7751235D"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na</w:t>
            </w:r>
          </w:p>
        </w:tc>
        <w:tc>
          <w:tcPr>
            <w:tcW w:w="2718" w:type="dxa"/>
          </w:tcPr>
          <w:p w14:paraId="7EC6B166" w14:textId="3F365287" w:rsidR="00372275" w:rsidRPr="000D46B3" w:rsidRDefault="00372275" w:rsidP="00094848">
            <w:pPr>
              <w:pStyle w:val="Subtitulocapitulo"/>
              <w:numPr>
                <w:ilvl w:val="0"/>
                <w:numId w:val="0"/>
              </w:numPr>
              <w:spacing w:line="276" w:lineRule="auto"/>
              <w:rPr>
                <w:b w:val="0"/>
                <w:sz w:val="24"/>
                <w:szCs w:val="24"/>
              </w:rPr>
            </w:pPr>
            <w:r>
              <w:rPr>
                <w:b w:val="0"/>
                <w:sz w:val="24"/>
                <w:szCs w:val="24"/>
              </w:rPr>
              <w:t>2</w:t>
            </w:r>
          </w:p>
        </w:tc>
        <w:tc>
          <w:tcPr>
            <w:tcW w:w="2883" w:type="dxa"/>
          </w:tcPr>
          <w:p w14:paraId="279097C2" w14:textId="77777777" w:rsidR="00372275" w:rsidRPr="000D46B3" w:rsidRDefault="00372275" w:rsidP="00094848">
            <w:pPr>
              <w:pStyle w:val="Subtitulocapitulo"/>
              <w:numPr>
                <w:ilvl w:val="0"/>
                <w:numId w:val="0"/>
              </w:numPr>
              <w:spacing w:line="276" w:lineRule="auto"/>
              <w:rPr>
                <w:b w:val="0"/>
                <w:sz w:val="24"/>
                <w:szCs w:val="24"/>
              </w:rPr>
            </w:pPr>
            <w:r>
              <w:rPr>
                <w:b w:val="0"/>
                <w:sz w:val="24"/>
                <w:szCs w:val="24"/>
              </w:rPr>
              <w:t>5</w:t>
            </w:r>
          </w:p>
        </w:tc>
      </w:tr>
      <w:tr w:rsidR="00372275" w:rsidRPr="000D46B3" w14:paraId="320668FC" w14:textId="77777777" w:rsidTr="00094848">
        <w:tc>
          <w:tcPr>
            <w:tcW w:w="7475" w:type="dxa"/>
            <w:gridSpan w:val="3"/>
          </w:tcPr>
          <w:p w14:paraId="280A6661" w14:textId="77777777" w:rsidR="00372275" w:rsidRPr="00591A0D" w:rsidRDefault="00372275" w:rsidP="00094848">
            <w:pPr>
              <w:pStyle w:val="Subtitulocapitulo"/>
              <w:numPr>
                <w:ilvl w:val="0"/>
                <w:numId w:val="0"/>
              </w:numPr>
              <w:spacing w:line="276" w:lineRule="auto"/>
              <w:jc w:val="center"/>
              <w:rPr>
                <w:sz w:val="24"/>
                <w:szCs w:val="24"/>
              </w:rPr>
            </w:pPr>
            <w:r w:rsidRPr="00591A0D">
              <w:rPr>
                <w:sz w:val="24"/>
                <w:szCs w:val="24"/>
              </w:rPr>
              <w:t>Prueba de Hipótesis</w:t>
            </w:r>
          </w:p>
        </w:tc>
      </w:tr>
      <w:tr w:rsidR="00372275" w:rsidRPr="000D46B3" w14:paraId="4FBAD02C" w14:textId="77777777" w:rsidTr="00094848">
        <w:tc>
          <w:tcPr>
            <w:tcW w:w="1874" w:type="dxa"/>
            <w:vMerge w:val="restart"/>
          </w:tcPr>
          <w:p w14:paraId="3AF66BE8" w14:textId="77777777" w:rsidR="00372275" w:rsidRPr="00591A0D" w:rsidRDefault="00372275" w:rsidP="00094848">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A966D6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Z</w:t>
            </w:r>
          </w:p>
        </w:tc>
        <w:tc>
          <w:tcPr>
            <w:tcW w:w="2883" w:type="dxa"/>
          </w:tcPr>
          <w:p w14:paraId="17EF3B18" w14:textId="77777777" w:rsidR="00372275" w:rsidRPr="00591A0D" w:rsidRDefault="00372275" w:rsidP="00094848">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372275" w:rsidRPr="000D46B3" w14:paraId="4843CFD6" w14:textId="77777777" w:rsidTr="00094848">
        <w:tc>
          <w:tcPr>
            <w:tcW w:w="1874" w:type="dxa"/>
            <w:vMerge/>
          </w:tcPr>
          <w:p w14:paraId="4CD11AA0"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0CF74285" w14:textId="34C57B19" w:rsidR="00372275" w:rsidRPr="000A62DF" w:rsidRDefault="00372275" w:rsidP="00094848">
            <w:pPr>
              <w:pStyle w:val="Subtitulocapitulo"/>
              <w:numPr>
                <w:ilvl w:val="0"/>
                <w:numId w:val="0"/>
              </w:numPr>
              <w:spacing w:line="276" w:lineRule="auto"/>
              <w:rPr>
                <w:b w:val="0"/>
                <w:sz w:val="24"/>
                <w:szCs w:val="24"/>
              </w:rPr>
            </w:pPr>
            <w:r>
              <w:rPr>
                <w:b w:val="0"/>
                <w:sz w:val="24"/>
                <w:szCs w:val="24"/>
              </w:rPr>
              <w:t>-2,589</w:t>
            </w:r>
          </w:p>
        </w:tc>
        <w:tc>
          <w:tcPr>
            <w:tcW w:w="2883" w:type="dxa"/>
          </w:tcPr>
          <w:p w14:paraId="04BFAC5B" w14:textId="200C789D" w:rsidR="00372275" w:rsidRPr="000A62DF" w:rsidRDefault="00372275" w:rsidP="00094848">
            <w:pPr>
              <w:pStyle w:val="Subtitulocapitulo"/>
              <w:numPr>
                <w:ilvl w:val="0"/>
                <w:numId w:val="0"/>
              </w:numPr>
              <w:spacing w:line="276" w:lineRule="auto"/>
              <w:rPr>
                <w:b w:val="0"/>
                <w:sz w:val="24"/>
                <w:szCs w:val="24"/>
              </w:rPr>
            </w:pPr>
            <w:r>
              <w:rPr>
                <w:b w:val="0"/>
                <w:sz w:val="24"/>
                <w:szCs w:val="24"/>
              </w:rPr>
              <w:t>0.004</w:t>
            </w:r>
          </w:p>
        </w:tc>
      </w:tr>
    </w:tbl>
    <w:p w14:paraId="1453B4BF" w14:textId="77777777" w:rsidR="00372275" w:rsidRDefault="00372275" w:rsidP="00D5515C">
      <w:pPr>
        <w:pStyle w:val="Subtitulocapitulo"/>
        <w:numPr>
          <w:ilvl w:val="0"/>
          <w:numId w:val="0"/>
        </w:numPr>
        <w:ind w:left="1416"/>
        <w:rPr>
          <w:rStyle w:val="TextoCar"/>
          <w:rFonts w:eastAsiaTheme="minorHAnsi"/>
        </w:rPr>
      </w:pPr>
    </w:p>
    <w:p w14:paraId="1B3B71B6" w14:textId="77777777" w:rsidR="00372275" w:rsidRDefault="00372275" w:rsidP="00965C5A">
      <w:pPr>
        <w:pStyle w:val="Texto"/>
        <w:ind w:left="1416"/>
        <w:rPr>
          <w:rStyle w:val="TextoCar"/>
          <w:rFonts w:eastAsiaTheme="minorHAnsi"/>
        </w:rPr>
      </w:pPr>
    </w:p>
    <w:p w14:paraId="381D10E3" w14:textId="77777777" w:rsidR="001B43A5" w:rsidRDefault="001B43A5" w:rsidP="00965C5A">
      <w:pPr>
        <w:pStyle w:val="Texto"/>
        <w:ind w:left="1416"/>
        <w:rPr>
          <w:rStyle w:val="TextoCar"/>
          <w:rFonts w:eastAsiaTheme="minorHAnsi"/>
        </w:rPr>
      </w:pPr>
    </w:p>
    <w:p w14:paraId="5709158C" w14:textId="66277A4B" w:rsidR="008B1F35" w:rsidRDefault="00D23021" w:rsidP="00AF5FDB">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6067BDB2" w14:textId="5EE317EA" w:rsidR="00AF5FDB" w:rsidRDefault="00414E81" w:rsidP="00AF5FDB">
      <w:pPr>
        <w:pStyle w:val="Texto"/>
        <w:ind w:left="1985"/>
        <w:rPr>
          <w:rStyle w:val="TextoCar"/>
          <w:rFonts w:eastAsiaTheme="minorHAnsi"/>
        </w:rPr>
      </w:pPr>
      <w:r>
        <w:rPr>
          <w:rStyle w:val="TextoCar"/>
          <w:rFonts w:eastAsiaTheme="minorHAnsi"/>
        </w:rPr>
        <w:t>Las observaciones previas a la experimentación muestran que la percepción inicial está calificada mayoritariamente como Fácil por los profesores</w:t>
      </w:r>
      <w:r w:rsidR="00B01E0C">
        <w:rPr>
          <w:rStyle w:val="TextoCar"/>
          <w:rFonts w:eastAsiaTheme="minorHAnsi"/>
        </w:rPr>
        <w:t xml:space="preserve"> que utilizan herramientas tradicionales de trabajo colaborativo</w:t>
      </w:r>
      <w:r>
        <w:rPr>
          <w:rStyle w:val="TextoCar"/>
          <w:rFonts w:eastAsiaTheme="minorHAnsi"/>
        </w:rPr>
        <w:t>. La observación posterior mues</w:t>
      </w:r>
      <w:r w:rsidR="00B24F6A">
        <w:rPr>
          <w:rStyle w:val="TextoCar"/>
          <w:rFonts w:eastAsiaTheme="minorHAnsi"/>
        </w:rPr>
        <w:t xml:space="preserve">tra una afectación positiva en percepción de </w:t>
      </w:r>
      <w:r>
        <w:rPr>
          <w:rStyle w:val="TextoCar"/>
          <w:rFonts w:eastAsiaTheme="minorHAnsi"/>
        </w:rPr>
        <w:t xml:space="preserve"> facilidad, ya que las observaciones se concentran hacia Muy Fácil</w:t>
      </w:r>
      <w:r w:rsidR="00B01E0C">
        <w:rPr>
          <w:rStyle w:val="TextoCar"/>
          <w:rFonts w:eastAsiaTheme="minorHAnsi"/>
        </w:rPr>
        <w:t xml:space="preserve"> luego de haber experimentado con la superficie colaborativa</w:t>
      </w:r>
      <w:r w:rsidR="007C0108">
        <w:rPr>
          <w:rStyle w:val="TextoCar"/>
          <w:rFonts w:eastAsiaTheme="minorHAnsi"/>
        </w:rPr>
        <w:t xml:space="preserve"> (ver figura 5.</w:t>
      </w:r>
      <w:r w:rsidR="00714901">
        <w:rPr>
          <w:rStyle w:val="TextoCar"/>
          <w:rFonts w:eastAsiaTheme="minorHAnsi"/>
        </w:rPr>
        <w:t>2</w:t>
      </w:r>
      <w:r>
        <w:rPr>
          <w:rStyle w:val="TextoCar"/>
          <w:rFonts w:eastAsiaTheme="minorHAnsi"/>
        </w:rPr>
        <w:t xml:space="preserve">). </w:t>
      </w:r>
      <w:r w:rsidR="00AF5FDB">
        <w:rPr>
          <w:rStyle w:val="TextoCar"/>
          <w:rFonts w:eastAsiaTheme="minorHAnsi"/>
        </w:rPr>
        <w:t xml:space="preserve"> La prueba Wilcoxon mostró que las percepciones </w:t>
      </w:r>
      <w:r w:rsidR="000617A4">
        <w:rPr>
          <w:rStyle w:val="TextoCar"/>
          <w:rFonts w:eastAsiaTheme="minorHAnsi"/>
        </w:rPr>
        <w:t>en los 10 profesores acerca</w:t>
      </w:r>
      <w:r w:rsidR="000617A4">
        <w:rPr>
          <w:rStyle w:val="TextoCar"/>
          <w:rFonts w:eastAsiaTheme="minorHAnsi"/>
        </w:rPr>
        <w:t xml:space="preserve"> </w:t>
      </w:r>
      <w:r w:rsidR="00AF5FDB">
        <w:rPr>
          <w:rStyle w:val="TextoCar"/>
          <w:rFonts w:eastAsiaTheme="minorHAnsi"/>
        </w:rPr>
        <w:t xml:space="preserve">de </w:t>
      </w:r>
      <w:r w:rsidR="000617A4">
        <w:rPr>
          <w:rStyle w:val="TextoCar"/>
          <w:rFonts w:eastAsiaTheme="minorHAnsi"/>
        </w:rPr>
        <w:t xml:space="preserve">la </w:t>
      </w:r>
      <w:r w:rsidR="00AF5FDB">
        <w:rPr>
          <w:rStyle w:val="TextoCar"/>
          <w:rFonts w:eastAsiaTheme="minorHAnsi"/>
        </w:rPr>
        <w:t xml:space="preserve">facilidad de asignar una calificación </w:t>
      </w:r>
      <w:r>
        <w:rPr>
          <w:rStyle w:val="TextoCar"/>
          <w:rFonts w:eastAsiaTheme="minorHAnsi"/>
        </w:rPr>
        <w:t>grupal</w:t>
      </w:r>
      <w:r w:rsidR="00AF5FDB">
        <w:rPr>
          <w:rStyle w:val="TextoCar"/>
          <w:rFonts w:eastAsiaTheme="minorHAnsi"/>
        </w:rPr>
        <w:t xml:space="preserve"> en el post-test fueron significativamente mayores que en el pre-test Z</w:t>
      </w:r>
      <w:r w:rsidR="00AF5FDB" w:rsidRPr="00414E81">
        <w:rPr>
          <w:rStyle w:val="TextoCar"/>
          <w:rFonts w:eastAsiaTheme="minorHAnsi"/>
        </w:rPr>
        <w:t>=</w:t>
      </w:r>
      <w:r w:rsidRPr="00414E81">
        <w:t>-2,333</w:t>
      </w:r>
      <w:r w:rsidR="00AF5FDB">
        <w:rPr>
          <w:rStyle w:val="TextoCar"/>
          <w:rFonts w:eastAsiaTheme="minorHAnsi"/>
        </w:rPr>
        <w:t>, p=0.0</w:t>
      </w:r>
      <w:r>
        <w:rPr>
          <w:rStyle w:val="TextoCar"/>
          <w:rFonts w:eastAsiaTheme="minorHAnsi"/>
        </w:rPr>
        <w:t>2</w:t>
      </w:r>
      <w:r w:rsidR="002C7004">
        <w:rPr>
          <w:rStyle w:val="TextoCar"/>
          <w:rFonts w:eastAsiaTheme="minorHAnsi"/>
        </w:rPr>
        <w:t>0 (ver tabla 5.2</w:t>
      </w:r>
      <w:r w:rsidR="00AF5FDB">
        <w:rPr>
          <w:rStyle w:val="TextoCar"/>
          <w:rFonts w:eastAsiaTheme="minorHAnsi"/>
        </w:rPr>
        <w:t>).</w:t>
      </w:r>
    </w:p>
    <w:p w14:paraId="7E8369F0" w14:textId="77777777" w:rsidR="007E23FF" w:rsidRDefault="007E23FF" w:rsidP="00AF5FDB">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61985E31" w14:textId="77777777" w:rsidTr="001B43A5">
        <w:trPr>
          <w:cantSplit/>
          <w:trHeight w:val="217"/>
        </w:trPr>
        <w:tc>
          <w:tcPr>
            <w:tcW w:w="7654" w:type="dxa"/>
            <w:gridSpan w:val="2"/>
            <w:vAlign w:val="center"/>
          </w:tcPr>
          <w:p w14:paraId="6A372BCE" w14:textId="77777777" w:rsidR="001B43A5" w:rsidRPr="00EC2021" w:rsidRDefault="001B43A5" w:rsidP="00094848">
            <w:pPr>
              <w:pStyle w:val="Subtitulocapitulo"/>
              <w:numPr>
                <w:ilvl w:val="0"/>
                <w:numId w:val="0"/>
              </w:numPr>
              <w:spacing w:line="240" w:lineRule="auto"/>
              <w:ind w:left="1026" w:hanging="142"/>
              <w:rPr>
                <w:rFonts w:eastAsiaTheme="minorHAnsi"/>
                <w:sz w:val="22"/>
                <w:szCs w:val="22"/>
              </w:rPr>
            </w:pPr>
            <w:r w:rsidRPr="00EC2021">
              <w:rPr>
                <w:sz w:val="22"/>
                <w:szCs w:val="22"/>
              </w:rPr>
              <w:t xml:space="preserve">Percepción de </w:t>
            </w:r>
            <w:r w:rsidRPr="00EC2021">
              <w:rPr>
                <w:rStyle w:val="TextoCar"/>
                <w:rFonts w:eastAsiaTheme="minorHAnsi"/>
                <w:sz w:val="22"/>
                <w:szCs w:val="22"/>
              </w:rPr>
              <w:t>facilidad de asignar una calificación grupal</w:t>
            </w:r>
          </w:p>
        </w:tc>
      </w:tr>
      <w:tr w:rsidR="001B43A5" w14:paraId="412C5B9F" w14:textId="77777777" w:rsidTr="001B43A5">
        <w:trPr>
          <w:cantSplit/>
          <w:trHeight w:val="1134"/>
        </w:trPr>
        <w:tc>
          <w:tcPr>
            <w:tcW w:w="567" w:type="dxa"/>
            <w:textDirection w:val="btLr"/>
            <w:vAlign w:val="center"/>
          </w:tcPr>
          <w:p w14:paraId="2D626E45"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7E6DB43D" w14:textId="77777777" w:rsidR="001B43A5" w:rsidRDefault="001B43A5" w:rsidP="00094848">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 w:val="24"/>
                <w:szCs w:val="24"/>
                <w:lang w:eastAsia="es-EC"/>
              </w:rPr>
              <w:drawing>
                <wp:inline distT="0" distB="0" distL="0" distR="0" wp14:anchorId="5DC3AF0A" wp14:editId="6F6D9089">
                  <wp:extent cx="3902137" cy="3124200"/>
                  <wp:effectExtent l="0" t="0" r="317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8160" cy="3161048"/>
                          </a:xfrm>
                          <a:prstGeom prst="rect">
                            <a:avLst/>
                          </a:prstGeom>
                          <a:noFill/>
                          <a:ln>
                            <a:noFill/>
                          </a:ln>
                        </pic:spPr>
                      </pic:pic>
                    </a:graphicData>
                  </a:graphic>
                </wp:inline>
              </w:drawing>
            </w:r>
          </w:p>
          <w:p w14:paraId="342D1932" w14:textId="1E8E5388" w:rsidR="007E23FF" w:rsidRPr="00C7447E" w:rsidRDefault="007E23FF" w:rsidP="00714901">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sidR="007C0108">
              <w:rPr>
                <w:b/>
                <w:sz w:val="16"/>
                <w:szCs w:val="16"/>
              </w:rPr>
              <w:t>5.</w:t>
            </w:r>
            <w:r w:rsidR="00714901">
              <w:rPr>
                <w:b/>
                <w:sz w:val="16"/>
                <w:szCs w:val="16"/>
              </w:rPr>
              <w:t>2</w:t>
            </w:r>
            <w:r w:rsidRPr="00C7447E">
              <w:rPr>
                <w:b/>
                <w:sz w:val="16"/>
                <w:szCs w:val="16"/>
              </w:rPr>
              <w:t>:</w:t>
            </w:r>
            <w:r w:rsidRPr="00C7447E">
              <w:rPr>
                <w:sz w:val="16"/>
                <w:szCs w:val="16"/>
              </w:rPr>
              <w:t xml:space="preserve"> Diagrama de cajas de las opiniones de facilidad de calificación grupal de profesores</w:t>
            </w:r>
          </w:p>
        </w:tc>
      </w:tr>
    </w:tbl>
    <w:p w14:paraId="41684043" w14:textId="77777777" w:rsidR="001B43A5" w:rsidRDefault="001B43A5" w:rsidP="00C610EC">
      <w:pPr>
        <w:pStyle w:val="Texto"/>
        <w:ind w:left="0"/>
        <w:rPr>
          <w:rStyle w:val="TextoCar"/>
          <w:rFonts w:eastAsiaTheme="minorHAnsi"/>
        </w:rPr>
      </w:pPr>
    </w:p>
    <w:p w14:paraId="5776235B" w14:textId="77777777" w:rsidR="001B43A5" w:rsidRDefault="001B43A5" w:rsidP="00AF5FDB">
      <w:pPr>
        <w:pStyle w:val="Texto"/>
        <w:ind w:left="1985"/>
        <w:rPr>
          <w:rStyle w:val="TextoCar"/>
          <w:rFonts w:eastAsiaTheme="minorHAnsi"/>
        </w:rPr>
      </w:pPr>
    </w:p>
    <w:tbl>
      <w:tblPr>
        <w:tblStyle w:val="Tablaconcuadrcula"/>
        <w:tblW w:w="7475" w:type="dxa"/>
        <w:tblInd w:w="1416" w:type="dxa"/>
        <w:tblLook w:val="04A0" w:firstRow="1" w:lastRow="0" w:firstColumn="1" w:lastColumn="0" w:noHBand="0" w:noVBand="1"/>
      </w:tblPr>
      <w:tblGrid>
        <w:gridCol w:w="1874"/>
        <w:gridCol w:w="2718"/>
        <w:gridCol w:w="2883"/>
      </w:tblGrid>
      <w:tr w:rsidR="00591A0D" w:rsidRPr="000D46B3" w14:paraId="5F41CF0D" w14:textId="77777777" w:rsidTr="00D5515C">
        <w:tc>
          <w:tcPr>
            <w:tcW w:w="7475" w:type="dxa"/>
            <w:gridSpan w:val="3"/>
            <w:tcBorders>
              <w:top w:val="nil"/>
              <w:left w:val="nil"/>
              <w:bottom w:val="single" w:sz="4" w:space="0" w:color="auto"/>
              <w:right w:val="nil"/>
            </w:tcBorders>
          </w:tcPr>
          <w:p w14:paraId="221D75ED" w14:textId="46EF4B92" w:rsidR="00591A0D" w:rsidRPr="00591A0D" w:rsidRDefault="00414E81" w:rsidP="002C7004">
            <w:pPr>
              <w:pStyle w:val="Subtitulocapitulo"/>
              <w:numPr>
                <w:ilvl w:val="0"/>
                <w:numId w:val="0"/>
              </w:numPr>
              <w:tabs>
                <w:tab w:val="left" w:pos="2910"/>
              </w:tabs>
              <w:spacing w:line="276" w:lineRule="auto"/>
              <w:rPr>
                <w:b w:val="0"/>
                <w:sz w:val="24"/>
                <w:szCs w:val="24"/>
              </w:rPr>
            </w:pPr>
            <w:r w:rsidRPr="00591A0D">
              <w:rPr>
                <w:sz w:val="18"/>
                <w:szCs w:val="18"/>
              </w:rPr>
              <w:t xml:space="preserve">Tabla </w:t>
            </w:r>
            <w:r w:rsidR="002C7004">
              <w:rPr>
                <w:sz w:val="18"/>
                <w:szCs w:val="18"/>
              </w:rPr>
              <w:t>5.2</w:t>
            </w:r>
            <w:r w:rsidRPr="00591A0D">
              <w:rPr>
                <w:sz w:val="18"/>
                <w:szCs w:val="18"/>
              </w:rPr>
              <w:t>:</w:t>
            </w:r>
            <w:r>
              <w:rPr>
                <w:b w:val="0"/>
                <w:sz w:val="18"/>
                <w:szCs w:val="18"/>
              </w:rPr>
              <w:t xml:space="preserve"> Resumen </w:t>
            </w:r>
            <w:r w:rsidR="00B24F6A">
              <w:rPr>
                <w:b w:val="0"/>
                <w:sz w:val="18"/>
                <w:szCs w:val="18"/>
              </w:rPr>
              <w:t>descriptivo</w:t>
            </w:r>
            <w:r>
              <w:rPr>
                <w:b w:val="0"/>
                <w:sz w:val="18"/>
                <w:szCs w:val="18"/>
              </w:rPr>
              <w:t xml:space="preserve"> de la percepción de facilidad de asignar una calificación grupal.</w:t>
            </w:r>
          </w:p>
        </w:tc>
      </w:tr>
      <w:tr w:rsidR="00591A0D" w:rsidRPr="000D46B3" w14:paraId="74E4167D" w14:textId="77777777" w:rsidTr="00D5515C">
        <w:tc>
          <w:tcPr>
            <w:tcW w:w="7475" w:type="dxa"/>
            <w:gridSpan w:val="3"/>
            <w:tcBorders>
              <w:top w:val="single" w:sz="4" w:space="0" w:color="auto"/>
            </w:tcBorders>
          </w:tcPr>
          <w:p w14:paraId="7AB10A46" w14:textId="77777777" w:rsidR="00591A0D" w:rsidRPr="000D46B3" w:rsidRDefault="00591A0D" w:rsidP="00A12FEA">
            <w:pPr>
              <w:pStyle w:val="Subtitulocapitulo"/>
              <w:numPr>
                <w:ilvl w:val="0"/>
                <w:numId w:val="0"/>
              </w:numPr>
              <w:spacing w:line="276" w:lineRule="auto"/>
              <w:jc w:val="center"/>
              <w:rPr>
                <w:sz w:val="24"/>
                <w:szCs w:val="24"/>
              </w:rPr>
            </w:pPr>
            <w:r>
              <w:rPr>
                <w:sz w:val="24"/>
                <w:szCs w:val="24"/>
              </w:rPr>
              <w:t>Estadística Descriptiva</w:t>
            </w:r>
          </w:p>
        </w:tc>
      </w:tr>
      <w:tr w:rsidR="00591A0D" w:rsidRPr="000D46B3" w14:paraId="157B46E8" w14:textId="77777777" w:rsidTr="00D5515C">
        <w:tc>
          <w:tcPr>
            <w:tcW w:w="1874" w:type="dxa"/>
          </w:tcPr>
          <w:p w14:paraId="6D3FAB60"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3E9E665B"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5DC97ADD"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ost-Test</w:t>
            </w:r>
          </w:p>
        </w:tc>
      </w:tr>
      <w:tr w:rsidR="00591A0D" w:rsidRPr="000D46B3" w14:paraId="7BCA85F4" w14:textId="77777777" w:rsidTr="00D5515C">
        <w:tc>
          <w:tcPr>
            <w:tcW w:w="1874" w:type="dxa"/>
          </w:tcPr>
          <w:p w14:paraId="355BE4D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6796B4" w14:textId="49C7DDE5" w:rsidR="00591A0D" w:rsidRPr="000D46B3" w:rsidRDefault="00C75F78" w:rsidP="00A12FEA">
            <w:pPr>
              <w:pStyle w:val="Subtitulocapitulo"/>
              <w:numPr>
                <w:ilvl w:val="0"/>
                <w:numId w:val="0"/>
              </w:numPr>
              <w:spacing w:line="276" w:lineRule="auto"/>
              <w:rPr>
                <w:b w:val="0"/>
                <w:sz w:val="24"/>
                <w:szCs w:val="24"/>
              </w:rPr>
            </w:pPr>
            <w:r>
              <w:rPr>
                <w:b w:val="0"/>
                <w:sz w:val="24"/>
                <w:szCs w:val="24"/>
              </w:rPr>
              <w:t>3.9</w:t>
            </w:r>
          </w:p>
        </w:tc>
        <w:tc>
          <w:tcPr>
            <w:tcW w:w="2883" w:type="dxa"/>
          </w:tcPr>
          <w:p w14:paraId="1E0D3582" w14:textId="5A632BAE" w:rsidR="00591A0D" w:rsidRPr="000D46B3" w:rsidRDefault="00C75F78" w:rsidP="00A12FEA">
            <w:pPr>
              <w:pStyle w:val="Subtitulocapitulo"/>
              <w:numPr>
                <w:ilvl w:val="0"/>
                <w:numId w:val="0"/>
              </w:numPr>
              <w:spacing w:line="276" w:lineRule="auto"/>
              <w:rPr>
                <w:b w:val="0"/>
                <w:sz w:val="24"/>
                <w:szCs w:val="24"/>
              </w:rPr>
            </w:pPr>
            <w:r>
              <w:rPr>
                <w:b w:val="0"/>
                <w:sz w:val="24"/>
                <w:szCs w:val="24"/>
              </w:rPr>
              <w:t>4.7</w:t>
            </w:r>
          </w:p>
        </w:tc>
      </w:tr>
      <w:tr w:rsidR="00591A0D" w:rsidRPr="000D46B3" w14:paraId="72EB3321" w14:textId="77777777" w:rsidTr="00D5515C">
        <w:tc>
          <w:tcPr>
            <w:tcW w:w="1874" w:type="dxa"/>
          </w:tcPr>
          <w:p w14:paraId="2381D7A8"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473AFECE" w14:textId="063E3AE5" w:rsidR="00591A0D" w:rsidRPr="000D46B3" w:rsidRDefault="00C75F78"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3D4DF635" w14:textId="1C661060" w:rsidR="00591A0D" w:rsidRPr="000D46B3" w:rsidRDefault="00C75F78" w:rsidP="00A12FEA">
            <w:pPr>
              <w:pStyle w:val="Subtitulocapitulo"/>
              <w:numPr>
                <w:ilvl w:val="0"/>
                <w:numId w:val="0"/>
              </w:numPr>
              <w:spacing w:line="276" w:lineRule="auto"/>
              <w:rPr>
                <w:b w:val="0"/>
                <w:sz w:val="24"/>
                <w:szCs w:val="24"/>
              </w:rPr>
            </w:pPr>
            <w:r>
              <w:rPr>
                <w:b w:val="0"/>
                <w:sz w:val="24"/>
                <w:szCs w:val="24"/>
              </w:rPr>
              <w:t>5</w:t>
            </w:r>
          </w:p>
        </w:tc>
      </w:tr>
      <w:tr w:rsidR="00591A0D" w:rsidRPr="000D46B3" w14:paraId="0791F612" w14:textId="77777777" w:rsidTr="00D5515C">
        <w:tc>
          <w:tcPr>
            <w:tcW w:w="7475" w:type="dxa"/>
            <w:gridSpan w:val="3"/>
          </w:tcPr>
          <w:p w14:paraId="44157E10" w14:textId="77777777" w:rsidR="00591A0D" w:rsidRPr="00591A0D" w:rsidRDefault="00591A0D"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591A0D" w:rsidRPr="000D46B3" w14:paraId="5C822049" w14:textId="77777777" w:rsidTr="00D5515C">
        <w:tc>
          <w:tcPr>
            <w:tcW w:w="1874" w:type="dxa"/>
            <w:vMerge w:val="restart"/>
          </w:tcPr>
          <w:p w14:paraId="0599C43E" w14:textId="77777777" w:rsidR="00591A0D" w:rsidRPr="00591A0D" w:rsidRDefault="00591A0D"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770A3EB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5F15A5AF" w14:textId="2783203B" w:rsidR="00591A0D" w:rsidRPr="00591A0D" w:rsidRDefault="00C75F78" w:rsidP="00A12FEA">
            <w:pPr>
              <w:pStyle w:val="Subtitulocapitulo"/>
              <w:numPr>
                <w:ilvl w:val="0"/>
                <w:numId w:val="0"/>
              </w:numPr>
              <w:spacing w:line="276" w:lineRule="auto"/>
              <w:rPr>
                <w:sz w:val="24"/>
                <w:szCs w:val="24"/>
              </w:rPr>
            </w:pPr>
            <w:r>
              <w:rPr>
                <w:sz w:val="24"/>
                <w:szCs w:val="24"/>
              </w:rPr>
              <w:t xml:space="preserve">Valor </w:t>
            </w:r>
            <w:r w:rsidR="00591A0D" w:rsidRPr="00591A0D">
              <w:rPr>
                <w:sz w:val="24"/>
                <w:szCs w:val="24"/>
              </w:rPr>
              <w:t>p</w:t>
            </w:r>
          </w:p>
        </w:tc>
      </w:tr>
      <w:tr w:rsidR="00591A0D" w:rsidRPr="000D46B3" w14:paraId="4A398481" w14:textId="77777777" w:rsidTr="00D5515C">
        <w:tc>
          <w:tcPr>
            <w:tcW w:w="1874" w:type="dxa"/>
            <w:vMerge/>
          </w:tcPr>
          <w:p w14:paraId="071D7813"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1094256E" w14:textId="50EFABE2" w:rsidR="00591A0D" w:rsidRPr="000A62DF" w:rsidRDefault="000A62DF" w:rsidP="00A12FEA">
            <w:pPr>
              <w:pStyle w:val="Subtitulocapitulo"/>
              <w:numPr>
                <w:ilvl w:val="0"/>
                <w:numId w:val="0"/>
              </w:numPr>
              <w:spacing w:line="276" w:lineRule="auto"/>
              <w:rPr>
                <w:b w:val="0"/>
                <w:sz w:val="24"/>
                <w:szCs w:val="24"/>
              </w:rPr>
            </w:pPr>
            <w:r w:rsidRPr="000A62DF">
              <w:rPr>
                <w:b w:val="0"/>
                <w:sz w:val="24"/>
                <w:szCs w:val="24"/>
              </w:rPr>
              <w:t>-2,333</w:t>
            </w:r>
          </w:p>
        </w:tc>
        <w:tc>
          <w:tcPr>
            <w:tcW w:w="2883" w:type="dxa"/>
          </w:tcPr>
          <w:p w14:paraId="1E6CAD1A" w14:textId="7F82CD68" w:rsidR="00591A0D" w:rsidRPr="000A62DF" w:rsidRDefault="00C75F78" w:rsidP="000A62DF">
            <w:pPr>
              <w:pStyle w:val="Subtitulocapitulo"/>
              <w:numPr>
                <w:ilvl w:val="0"/>
                <w:numId w:val="0"/>
              </w:numPr>
              <w:spacing w:line="276" w:lineRule="auto"/>
              <w:rPr>
                <w:b w:val="0"/>
                <w:sz w:val="24"/>
                <w:szCs w:val="24"/>
              </w:rPr>
            </w:pPr>
            <w:r w:rsidRPr="000A62DF">
              <w:rPr>
                <w:b w:val="0"/>
                <w:sz w:val="24"/>
                <w:szCs w:val="24"/>
              </w:rPr>
              <w:t>0.02</w:t>
            </w:r>
            <w:r w:rsidR="000A62DF" w:rsidRPr="000A62DF">
              <w:rPr>
                <w:b w:val="0"/>
                <w:sz w:val="24"/>
                <w:szCs w:val="24"/>
              </w:rPr>
              <w:t>0</w:t>
            </w:r>
          </w:p>
        </w:tc>
      </w:tr>
    </w:tbl>
    <w:p w14:paraId="451A6EE7" w14:textId="77777777" w:rsidR="00591A0D" w:rsidRDefault="00591A0D" w:rsidP="00D5515C">
      <w:pPr>
        <w:pStyle w:val="Subtitulocapitulo"/>
        <w:numPr>
          <w:ilvl w:val="0"/>
          <w:numId w:val="0"/>
        </w:numPr>
        <w:ind w:left="1416"/>
      </w:pPr>
    </w:p>
    <w:p w14:paraId="644868F5" w14:textId="77777777" w:rsidR="00EC2021" w:rsidRDefault="00EC2021" w:rsidP="00D5515C">
      <w:pPr>
        <w:pStyle w:val="Subtitulocapitulo"/>
        <w:numPr>
          <w:ilvl w:val="0"/>
          <w:numId w:val="0"/>
        </w:numPr>
        <w:ind w:left="1416"/>
      </w:pPr>
    </w:p>
    <w:p w14:paraId="5998EF29" w14:textId="594ECEAE" w:rsidR="00C7447E" w:rsidRPr="002641A6" w:rsidRDefault="00D23021" w:rsidP="002641A6">
      <w:pPr>
        <w:pStyle w:val="Texto"/>
        <w:ind w:left="1985"/>
        <w:rPr>
          <w:b/>
        </w:rPr>
      </w:pPr>
      <w:r w:rsidRPr="00C610EC">
        <w:rPr>
          <w:b/>
        </w:rPr>
        <w:t>Percepción en relación a la equidad de carga de trabajo</w:t>
      </w:r>
    </w:p>
    <w:p w14:paraId="26A11AA0" w14:textId="47EDE5E7" w:rsidR="00AC0383" w:rsidRDefault="00967651" w:rsidP="00AC0383">
      <w:pPr>
        <w:pStyle w:val="Texto"/>
        <w:ind w:left="1985"/>
        <w:rPr>
          <w:rStyle w:val="TextoCar"/>
          <w:rFonts w:eastAsiaTheme="minorHAnsi"/>
        </w:rPr>
      </w:pPr>
      <w:r>
        <w:t>Las opiniones de los profesores muestran inicialmente que ellos piensan</w:t>
      </w:r>
      <w:r w:rsidR="00F9085F">
        <w:t>,</w:t>
      </w:r>
      <w:r>
        <w:t xml:space="preserve"> en mayoría</w:t>
      </w:r>
      <w:r w:rsidR="00F9085F">
        <w:t>,</w:t>
      </w:r>
      <w:r>
        <w:t xml:space="preserve"> que la equidad de carga de trabajo es desigual. Luego de la experimentación con la </w:t>
      </w:r>
      <w:r>
        <w:lastRenderedPageBreak/>
        <w:t xml:space="preserve">superficie colaborativa, su opinión cambia </w:t>
      </w:r>
      <w:r w:rsidR="00F9085F">
        <w:t xml:space="preserve">de manera </w:t>
      </w:r>
      <w:r>
        <w:t xml:space="preserve">considerable hacia </w:t>
      </w:r>
      <w:r w:rsidR="00FF40D5">
        <w:t xml:space="preserve">un valor cercano hacia una total </w:t>
      </w:r>
      <w:r w:rsidR="00AC0383">
        <w:t>equidad d</w:t>
      </w:r>
      <w:r w:rsidR="009870AF">
        <w:t>e carga de</w:t>
      </w:r>
      <w:r w:rsidR="00714901">
        <w:t xml:space="preserve"> trabajo (ver figura 5.3</w:t>
      </w:r>
      <w:r w:rsidR="00AC0383">
        <w:t xml:space="preserve">). </w:t>
      </w:r>
      <w:r w:rsidR="00AC0383">
        <w:rPr>
          <w:rStyle w:val="TextoCar"/>
          <w:rFonts w:eastAsiaTheme="minorHAnsi"/>
        </w:rPr>
        <w:t>La prueba Wilcoxo</w:t>
      </w:r>
      <w:r w:rsidR="000617A4">
        <w:rPr>
          <w:rStyle w:val="TextoCar"/>
          <w:rFonts w:eastAsiaTheme="minorHAnsi"/>
        </w:rPr>
        <w:t xml:space="preserve">n mostró que las percepciones  </w:t>
      </w:r>
      <w:r w:rsidR="000617A4">
        <w:rPr>
          <w:rStyle w:val="TextoCar"/>
          <w:rFonts w:eastAsiaTheme="minorHAnsi"/>
        </w:rPr>
        <w:t>en los 10 profesores acerca</w:t>
      </w:r>
      <w:r w:rsidR="00AC0383">
        <w:rPr>
          <w:rStyle w:val="TextoCar"/>
          <w:rFonts w:eastAsiaTheme="minorHAnsi"/>
        </w:rPr>
        <w:t xml:space="preserve"> </w:t>
      </w:r>
      <w:r w:rsidR="000617A4">
        <w:rPr>
          <w:rStyle w:val="TextoCar"/>
          <w:rFonts w:eastAsiaTheme="minorHAnsi"/>
        </w:rPr>
        <w:t xml:space="preserve">de la </w:t>
      </w:r>
      <w:r w:rsidR="00AC0383">
        <w:rPr>
          <w:rStyle w:val="TextoCar"/>
          <w:rFonts w:eastAsiaTheme="minorHAnsi"/>
        </w:rPr>
        <w:t>equidad de carga de trabajo en el post-test fueron significativamente mayores que en el pre-test Z</w:t>
      </w:r>
      <w:r w:rsidR="00AC0383" w:rsidRPr="00414E81">
        <w:rPr>
          <w:rStyle w:val="TextoCar"/>
          <w:rFonts w:eastAsiaTheme="minorHAnsi"/>
        </w:rPr>
        <w:t>=</w:t>
      </w:r>
      <w:r w:rsidR="00AC0383" w:rsidRPr="00414E81">
        <w:t>-2,3</w:t>
      </w:r>
      <w:r w:rsidR="00AC0383">
        <w:t>72</w:t>
      </w:r>
      <w:r w:rsidR="002C7004">
        <w:rPr>
          <w:rStyle w:val="TextoCar"/>
          <w:rFonts w:eastAsiaTheme="minorHAnsi"/>
        </w:rPr>
        <w:t>, p=0.018 (ver tabla 5.3</w:t>
      </w:r>
      <w:r w:rsidR="00AC0383">
        <w:rPr>
          <w:rStyle w:val="TextoCar"/>
          <w:rFonts w:eastAsiaTheme="minorHAnsi"/>
        </w:rPr>
        <w:t>).</w:t>
      </w:r>
    </w:p>
    <w:p w14:paraId="28407FA5" w14:textId="45108A94" w:rsidR="000445F3" w:rsidRDefault="000445F3" w:rsidP="00967651">
      <w:pPr>
        <w:pStyle w:val="Texto"/>
        <w:ind w:left="1985"/>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14:paraId="2C9382F3" w14:textId="77777777" w:rsidTr="000445F3">
        <w:trPr>
          <w:cantSplit/>
          <w:trHeight w:val="217"/>
        </w:trPr>
        <w:tc>
          <w:tcPr>
            <w:tcW w:w="7654" w:type="dxa"/>
            <w:gridSpan w:val="2"/>
            <w:vAlign w:val="center"/>
          </w:tcPr>
          <w:p w14:paraId="7B1D42AB" w14:textId="77777777" w:rsidR="000445F3" w:rsidRPr="00C7447E" w:rsidRDefault="000445F3" w:rsidP="00094848">
            <w:pPr>
              <w:pStyle w:val="Texto"/>
              <w:spacing w:line="240" w:lineRule="auto"/>
              <w:rPr>
                <w:b/>
              </w:rPr>
            </w:pPr>
            <w:r w:rsidRPr="00EC2021">
              <w:rPr>
                <w:b/>
              </w:rPr>
              <w:t>Percepción en relación a</w:t>
            </w:r>
            <w:r>
              <w:rPr>
                <w:b/>
              </w:rPr>
              <w:t xml:space="preserve"> la equidad de carga de trabajo</w:t>
            </w:r>
          </w:p>
        </w:tc>
      </w:tr>
      <w:tr w:rsidR="000445F3" w14:paraId="1312868A" w14:textId="77777777" w:rsidTr="000445F3">
        <w:trPr>
          <w:cantSplit/>
          <w:trHeight w:val="1134"/>
        </w:trPr>
        <w:tc>
          <w:tcPr>
            <w:tcW w:w="567" w:type="dxa"/>
            <w:textDirection w:val="btLr"/>
            <w:vAlign w:val="center"/>
          </w:tcPr>
          <w:p w14:paraId="32135C40" w14:textId="77777777" w:rsidR="000445F3" w:rsidRDefault="000445F3"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C6D107" w14:textId="77777777" w:rsidR="000445F3" w:rsidRDefault="000445F3"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054DC1DA" w14:textId="515EF017" w:rsidR="000445F3" w:rsidRDefault="00714901" w:rsidP="00094848">
            <w:pPr>
              <w:pStyle w:val="Texto"/>
              <w:spacing w:line="240" w:lineRule="auto"/>
              <w:ind w:left="0"/>
              <w:jc w:val="left"/>
              <w:rPr>
                <w:rStyle w:val="TextoCar"/>
                <w:rFonts w:eastAsiaTheme="minorHAnsi"/>
              </w:rPr>
            </w:pPr>
            <w:r>
              <w:rPr>
                <w:sz w:val="16"/>
                <w:szCs w:val="16"/>
              </w:rPr>
              <w:t>Figura 5.3</w:t>
            </w:r>
            <w:r w:rsidR="000445F3" w:rsidRPr="00C7447E">
              <w:rPr>
                <w:sz w:val="16"/>
                <w:szCs w:val="16"/>
              </w:rPr>
              <w:t>: Diagrama de cajas de las opiniones</w:t>
            </w:r>
            <w:r w:rsidR="000445F3">
              <w:rPr>
                <w:sz w:val="16"/>
                <w:szCs w:val="16"/>
              </w:rPr>
              <w:t xml:space="preserve"> de profesores sobre</w:t>
            </w:r>
            <w:r w:rsidR="000445F3" w:rsidRPr="00C7447E">
              <w:rPr>
                <w:sz w:val="16"/>
                <w:szCs w:val="16"/>
              </w:rPr>
              <w:t xml:space="preserve"> </w:t>
            </w:r>
            <w:r w:rsidR="000445F3">
              <w:rPr>
                <w:sz w:val="16"/>
                <w:szCs w:val="16"/>
              </w:rPr>
              <w:t>equidad de carga de trabajo</w:t>
            </w:r>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AAF92D0" w14:textId="77777777" w:rsidR="000445F3" w:rsidRPr="000445F3" w:rsidRDefault="000445F3" w:rsidP="000445F3">
      <w:pPr>
        <w:pStyle w:val="Sinespaciado"/>
      </w:pPr>
    </w:p>
    <w:tbl>
      <w:tblPr>
        <w:tblStyle w:val="Tablaconcuadrcula"/>
        <w:tblW w:w="7475" w:type="dxa"/>
        <w:tblInd w:w="1416" w:type="dxa"/>
        <w:tblLook w:val="04A0" w:firstRow="1" w:lastRow="0" w:firstColumn="1" w:lastColumn="0" w:noHBand="0" w:noVBand="1"/>
      </w:tblPr>
      <w:tblGrid>
        <w:gridCol w:w="1874"/>
        <w:gridCol w:w="2718"/>
        <w:gridCol w:w="2883"/>
      </w:tblGrid>
      <w:tr w:rsidR="00C75F78" w:rsidRPr="000D46B3" w14:paraId="254B794D" w14:textId="77777777" w:rsidTr="00D5515C">
        <w:tc>
          <w:tcPr>
            <w:tcW w:w="7475" w:type="dxa"/>
            <w:gridSpan w:val="3"/>
            <w:tcBorders>
              <w:top w:val="nil"/>
              <w:left w:val="nil"/>
              <w:bottom w:val="single" w:sz="4" w:space="0" w:color="auto"/>
              <w:right w:val="nil"/>
            </w:tcBorders>
          </w:tcPr>
          <w:p w14:paraId="52DDE29D" w14:textId="38676207" w:rsidR="00C75F78" w:rsidRPr="00591A0D" w:rsidRDefault="002C7004" w:rsidP="00F9085F">
            <w:pPr>
              <w:pStyle w:val="Subtitulocapitulo"/>
              <w:numPr>
                <w:ilvl w:val="0"/>
                <w:numId w:val="0"/>
              </w:numPr>
              <w:tabs>
                <w:tab w:val="left" w:pos="2910"/>
              </w:tabs>
              <w:spacing w:line="276" w:lineRule="auto"/>
              <w:rPr>
                <w:b w:val="0"/>
                <w:sz w:val="24"/>
                <w:szCs w:val="24"/>
              </w:rPr>
            </w:pPr>
            <w:r>
              <w:rPr>
                <w:sz w:val="18"/>
                <w:szCs w:val="18"/>
              </w:rPr>
              <w:t>Tabla 5.3</w:t>
            </w:r>
            <w:r w:rsidR="00F9085F" w:rsidRPr="00591A0D">
              <w:rPr>
                <w:sz w:val="18"/>
                <w:szCs w:val="18"/>
              </w:rPr>
              <w:t>:</w:t>
            </w:r>
            <w:r w:rsidR="00F9085F">
              <w:rPr>
                <w:b w:val="0"/>
                <w:sz w:val="18"/>
                <w:szCs w:val="18"/>
              </w:rPr>
              <w:t xml:space="preserve"> Resumen descriptivo de la percepción de los profesores acerca de equidad de carga de trabajo </w:t>
            </w:r>
          </w:p>
        </w:tc>
      </w:tr>
      <w:tr w:rsidR="00C75F78" w:rsidRPr="000D46B3" w14:paraId="5928B70B" w14:textId="77777777" w:rsidTr="00D5515C">
        <w:tc>
          <w:tcPr>
            <w:tcW w:w="7475" w:type="dxa"/>
            <w:gridSpan w:val="3"/>
            <w:tcBorders>
              <w:top w:val="single" w:sz="4" w:space="0" w:color="auto"/>
            </w:tcBorders>
          </w:tcPr>
          <w:p w14:paraId="5B7957C3" w14:textId="77777777" w:rsidR="00C75F78" w:rsidRPr="000D46B3" w:rsidRDefault="00C75F78" w:rsidP="00A12FEA">
            <w:pPr>
              <w:pStyle w:val="Subtitulocapitulo"/>
              <w:numPr>
                <w:ilvl w:val="0"/>
                <w:numId w:val="0"/>
              </w:numPr>
              <w:spacing w:line="276" w:lineRule="auto"/>
              <w:jc w:val="center"/>
              <w:rPr>
                <w:sz w:val="24"/>
                <w:szCs w:val="24"/>
              </w:rPr>
            </w:pPr>
            <w:r>
              <w:rPr>
                <w:sz w:val="24"/>
                <w:szCs w:val="24"/>
              </w:rPr>
              <w:t>Estadística Descriptiva</w:t>
            </w:r>
          </w:p>
        </w:tc>
      </w:tr>
      <w:tr w:rsidR="00C75F78" w:rsidRPr="000D46B3" w14:paraId="61B444E0" w14:textId="77777777" w:rsidTr="00D5515C">
        <w:tc>
          <w:tcPr>
            <w:tcW w:w="1874" w:type="dxa"/>
          </w:tcPr>
          <w:p w14:paraId="0A030DB8"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323214D3"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4655B958"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ost-Test</w:t>
            </w:r>
          </w:p>
        </w:tc>
      </w:tr>
      <w:tr w:rsidR="00C75F78" w:rsidRPr="000D46B3" w14:paraId="2C050396" w14:textId="77777777" w:rsidTr="00D5515C">
        <w:tc>
          <w:tcPr>
            <w:tcW w:w="1874" w:type="dxa"/>
          </w:tcPr>
          <w:p w14:paraId="5BC33265"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6A71318B" w14:textId="11E77414" w:rsidR="00C75F78" w:rsidRPr="000D46B3" w:rsidRDefault="00C75F78" w:rsidP="00A12FEA">
            <w:pPr>
              <w:pStyle w:val="Subtitulocapitulo"/>
              <w:numPr>
                <w:ilvl w:val="0"/>
                <w:numId w:val="0"/>
              </w:numPr>
              <w:spacing w:line="276" w:lineRule="auto"/>
              <w:rPr>
                <w:b w:val="0"/>
                <w:sz w:val="24"/>
                <w:szCs w:val="24"/>
              </w:rPr>
            </w:pPr>
            <w:r>
              <w:rPr>
                <w:b w:val="0"/>
                <w:sz w:val="24"/>
                <w:szCs w:val="24"/>
              </w:rPr>
              <w:t>2.6</w:t>
            </w:r>
          </w:p>
        </w:tc>
        <w:tc>
          <w:tcPr>
            <w:tcW w:w="2883" w:type="dxa"/>
          </w:tcPr>
          <w:p w14:paraId="13868E12" w14:textId="3F288E63" w:rsidR="00C75F78" w:rsidRPr="000D46B3" w:rsidRDefault="00C75F78" w:rsidP="00A12FEA">
            <w:pPr>
              <w:pStyle w:val="Subtitulocapitulo"/>
              <w:numPr>
                <w:ilvl w:val="0"/>
                <w:numId w:val="0"/>
              </w:numPr>
              <w:spacing w:line="276" w:lineRule="auto"/>
              <w:rPr>
                <w:b w:val="0"/>
                <w:sz w:val="24"/>
                <w:szCs w:val="24"/>
              </w:rPr>
            </w:pPr>
            <w:r>
              <w:rPr>
                <w:b w:val="0"/>
                <w:sz w:val="24"/>
                <w:szCs w:val="24"/>
              </w:rPr>
              <w:t>3.9</w:t>
            </w:r>
          </w:p>
        </w:tc>
      </w:tr>
      <w:tr w:rsidR="00C75F78" w:rsidRPr="000D46B3" w14:paraId="11C0A23C" w14:textId="77777777" w:rsidTr="00D5515C">
        <w:tc>
          <w:tcPr>
            <w:tcW w:w="1874" w:type="dxa"/>
          </w:tcPr>
          <w:p w14:paraId="57674A10"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lastRenderedPageBreak/>
              <w:t>Mediana</w:t>
            </w:r>
          </w:p>
        </w:tc>
        <w:tc>
          <w:tcPr>
            <w:tcW w:w="2718" w:type="dxa"/>
          </w:tcPr>
          <w:p w14:paraId="309126F9" w14:textId="542B6B6D" w:rsidR="00C75F78" w:rsidRPr="000D46B3" w:rsidRDefault="00C75F78" w:rsidP="00A12FEA">
            <w:pPr>
              <w:pStyle w:val="Subtitulocapitulo"/>
              <w:numPr>
                <w:ilvl w:val="0"/>
                <w:numId w:val="0"/>
              </w:numPr>
              <w:spacing w:line="276" w:lineRule="auto"/>
              <w:rPr>
                <w:b w:val="0"/>
                <w:sz w:val="24"/>
                <w:szCs w:val="24"/>
              </w:rPr>
            </w:pPr>
            <w:r>
              <w:rPr>
                <w:b w:val="0"/>
                <w:sz w:val="24"/>
                <w:szCs w:val="24"/>
              </w:rPr>
              <w:t>2</w:t>
            </w:r>
          </w:p>
        </w:tc>
        <w:tc>
          <w:tcPr>
            <w:tcW w:w="2883" w:type="dxa"/>
          </w:tcPr>
          <w:p w14:paraId="4B90EC28" w14:textId="0843D422" w:rsidR="00C75F78" w:rsidRPr="000D46B3" w:rsidRDefault="00C75F78" w:rsidP="00A12FEA">
            <w:pPr>
              <w:pStyle w:val="Subtitulocapitulo"/>
              <w:numPr>
                <w:ilvl w:val="0"/>
                <w:numId w:val="0"/>
              </w:numPr>
              <w:spacing w:line="276" w:lineRule="auto"/>
              <w:rPr>
                <w:b w:val="0"/>
                <w:sz w:val="24"/>
                <w:szCs w:val="24"/>
              </w:rPr>
            </w:pPr>
            <w:r>
              <w:rPr>
                <w:b w:val="0"/>
                <w:sz w:val="24"/>
                <w:szCs w:val="24"/>
              </w:rPr>
              <w:t>4</w:t>
            </w:r>
          </w:p>
        </w:tc>
      </w:tr>
      <w:tr w:rsidR="00C75F78" w:rsidRPr="000D46B3" w14:paraId="3256B43D" w14:textId="77777777" w:rsidTr="00D5515C">
        <w:tc>
          <w:tcPr>
            <w:tcW w:w="7475" w:type="dxa"/>
            <w:gridSpan w:val="3"/>
          </w:tcPr>
          <w:p w14:paraId="261C9A43" w14:textId="77777777" w:rsidR="00C75F78" w:rsidRPr="00591A0D" w:rsidRDefault="00C75F78"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C75F78" w:rsidRPr="000D46B3" w14:paraId="1B88921A" w14:textId="77777777" w:rsidTr="00D5515C">
        <w:tc>
          <w:tcPr>
            <w:tcW w:w="1874" w:type="dxa"/>
            <w:vMerge w:val="restart"/>
          </w:tcPr>
          <w:p w14:paraId="434D4EF8" w14:textId="77777777" w:rsidR="00C75F78" w:rsidRPr="00591A0D" w:rsidRDefault="00C75F78"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07DB4C86"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3136EA6" w14:textId="38E79670" w:rsidR="00C75F78" w:rsidRPr="00591A0D" w:rsidRDefault="00C75F78"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C75F78" w:rsidRPr="000D46B3" w14:paraId="056AA160" w14:textId="77777777" w:rsidTr="00D5515C">
        <w:tc>
          <w:tcPr>
            <w:tcW w:w="1874" w:type="dxa"/>
            <w:vMerge/>
          </w:tcPr>
          <w:p w14:paraId="6159A0F9"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468163C6" w14:textId="0761A2FF" w:rsidR="00C75F78" w:rsidRPr="000A62DF" w:rsidRDefault="000A62DF" w:rsidP="00A12FEA">
            <w:pPr>
              <w:pStyle w:val="Subtitulocapitulo"/>
              <w:numPr>
                <w:ilvl w:val="0"/>
                <w:numId w:val="0"/>
              </w:numPr>
              <w:spacing w:line="276" w:lineRule="auto"/>
              <w:rPr>
                <w:b w:val="0"/>
                <w:sz w:val="24"/>
                <w:szCs w:val="24"/>
              </w:rPr>
            </w:pPr>
            <w:r w:rsidRPr="000A62DF">
              <w:rPr>
                <w:b w:val="0"/>
                <w:sz w:val="24"/>
                <w:szCs w:val="24"/>
              </w:rPr>
              <w:t>-2,372</w:t>
            </w:r>
          </w:p>
        </w:tc>
        <w:tc>
          <w:tcPr>
            <w:tcW w:w="2883" w:type="dxa"/>
          </w:tcPr>
          <w:p w14:paraId="6CDD6B4F" w14:textId="60299D75" w:rsidR="00C75F78" w:rsidRPr="000A62DF" w:rsidRDefault="00C75F78" w:rsidP="000A62DF">
            <w:pPr>
              <w:pStyle w:val="Subtitulocapitulo"/>
              <w:numPr>
                <w:ilvl w:val="0"/>
                <w:numId w:val="0"/>
              </w:numPr>
              <w:spacing w:line="276" w:lineRule="auto"/>
              <w:rPr>
                <w:b w:val="0"/>
                <w:sz w:val="24"/>
                <w:szCs w:val="24"/>
              </w:rPr>
            </w:pPr>
            <w:r w:rsidRPr="000A62DF">
              <w:rPr>
                <w:b w:val="0"/>
                <w:sz w:val="24"/>
                <w:szCs w:val="24"/>
              </w:rPr>
              <w:t>0.0</w:t>
            </w:r>
            <w:r w:rsidR="000A62DF" w:rsidRPr="000A62DF">
              <w:rPr>
                <w:b w:val="0"/>
                <w:sz w:val="24"/>
                <w:szCs w:val="24"/>
              </w:rPr>
              <w:t>18</w:t>
            </w:r>
          </w:p>
        </w:tc>
      </w:tr>
    </w:tbl>
    <w:p w14:paraId="3230912C" w14:textId="77777777" w:rsidR="00C75F78" w:rsidRDefault="00C75F78" w:rsidP="00437C75">
      <w:pPr>
        <w:pStyle w:val="Subtitulocapitulo"/>
        <w:numPr>
          <w:ilvl w:val="0"/>
          <w:numId w:val="0"/>
        </w:numPr>
        <w:ind w:left="792"/>
      </w:pPr>
    </w:p>
    <w:p w14:paraId="4EAAE22F" w14:textId="77777777" w:rsidR="00EC2021" w:rsidRDefault="00EC2021" w:rsidP="00437C75">
      <w:pPr>
        <w:pStyle w:val="Subtitulocapitulo"/>
        <w:numPr>
          <w:ilvl w:val="0"/>
          <w:numId w:val="0"/>
        </w:numPr>
        <w:ind w:left="792"/>
      </w:pPr>
    </w:p>
    <w:p w14:paraId="167EFB2F" w14:textId="4BA0C9C3" w:rsidR="00437C75" w:rsidRDefault="00437C75" w:rsidP="00AA3EDB">
      <w:pPr>
        <w:pStyle w:val="Subtitulocapitulo"/>
        <w:numPr>
          <w:ilvl w:val="0"/>
          <w:numId w:val="0"/>
        </w:numPr>
        <w:ind w:left="792"/>
      </w:pPr>
      <w:r>
        <w:t>Estudiantes</w:t>
      </w: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0C99B74C" w:rsidR="00347AAA" w:rsidRDefault="00347AAA" w:rsidP="00347AAA">
      <w:pPr>
        <w:pStyle w:val="Texto"/>
        <w:ind w:left="1416"/>
        <w:rPr>
          <w:rStyle w:val="TextoCar"/>
          <w:rFonts w:eastAsiaTheme="minorHAnsi"/>
        </w:rPr>
      </w:pPr>
      <w:r>
        <w:t xml:space="preserve">Las opiniones recolectadas de los estudiantes muestran un nivel de conformidad </w:t>
      </w:r>
      <w:r w:rsidR="0046108F">
        <w:t>moderadamente alto</w:t>
      </w:r>
      <w:r>
        <w:t xml:space="preserve"> en cuanto a la</w:t>
      </w:r>
      <w:r w:rsidR="0046108F">
        <w:t xml:space="preserve"> </w:t>
      </w:r>
      <w:r>
        <w:t>calificación</w:t>
      </w:r>
      <w:r w:rsidR="001528B0">
        <w:t xml:space="preserve"> </w:t>
      </w:r>
      <w:r w:rsidR="0046108F">
        <w:t>in</w:t>
      </w:r>
      <w:r w:rsidR="001528B0">
        <w:t>dividual</w:t>
      </w:r>
      <w:r>
        <w:t xml:space="preserve"> que obtienen individualmente en trabajos grupales. Aunque la mediana del post test es igual a la mediana del pre-test, se observa un desplazamiento</w:t>
      </w:r>
      <w:r w:rsidR="00BF5607">
        <w:t xml:space="preserve"> de las opiniones</w:t>
      </w:r>
      <w:r>
        <w:t xml:space="preserve"> hacia el valor máximo en el post-test</w:t>
      </w:r>
      <w:r w:rsidR="009870AF">
        <w:t xml:space="preserve"> (ver figura 5.</w:t>
      </w:r>
      <w:r w:rsidR="00714901">
        <w:t>4</w:t>
      </w:r>
      <w:r>
        <w:t xml:space="preserve">). </w:t>
      </w:r>
      <w:r>
        <w:rPr>
          <w:rStyle w:val="TextoCar"/>
          <w:rFonts w:eastAsiaTheme="minorHAnsi"/>
        </w:rPr>
        <w:t>La prueba Wilcoxon</w:t>
      </w:r>
      <w:r w:rsidR="00BF5607">
        <w:rPr>
          <w:rStyle w:val="TextoCar"/>
          <w:rFonts w:eastAsiaTheme="minorHAnsi"/>
        </w:rPr>
        <w:t xml:space="preserve"> mostró 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0617A4">
        <w:rPr>
          <w:rStyle w:val="TextoCar"/>
          <w:rFonts w:eastAsiaTheme="minorHAnsi"/>
        </w:rPr>
        <w:t xml:space="preserve">22 </w:t>
      </w:r>
      <w:r>
        <w:rPr>
          <w:rStyle w:val="TextoCar"/>
          <w:rFonts w:eastAsiaTheme="minorHAnsi"/>
        </w:rPr>
        <w:t xml:space="preserve">alumnos acerca de cuán justa es su calificación individual en el post-test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 Z</w:t>
      </w:r>
      <w:r w:rsidRPr="00347AAA">
        <w:rPr>
          <w:rStyle w:val="TextoCar"/>
          <w:rFonts w:eastAsiaTheme="minorHAnsi"/>
        </w:rPr>
        <w:t>=</w:t>
      </w:r>
      <w:r w:rsidRPr="00347AAA">
        <w:t>-1.659</w:t>
      </w:r>
      <w:r>
        <w:rPr>
          <w:rStyle w:val="TextoCar"/>
          <w:rFonts w:eastAsiaTheme="minorHAnsi"/>
        </w:rPr>
        <w:t>, p=0.097</w:t>
      </w:r>
      <w:r w:rsidR="002C7004">
        <w:rPr>
          <w:rStyle w:val="TextoCar"/>
          <w:rFonts w:eastAsiaTheme="minorHAnsi"/>
        </w:rPr>
        <w:t xml:space="preserve"> (ver tabla 5.4</w:t>
      </w:r>
      <w:r>
        <w:rPr>
          <w:rStyle w:val="TextoCar"/>
          <w:rFonts w:eastAsiaTheme="minorHAnsi"/>
        </w:rPr>
        <w:t>).</w:t>
      </w:r>
    </w:p>
    <w:p w14:paraId="52E6015E" w14:textId="77777777" w:rsidR="005F1A9B" w:rsidRPr="00347AAA" w:rsidRDefault="005F1A9B" w:rsidP="00AA3EDB">
      <w:pPr>
        <w:pStyle w:val="Texto"/>
        <w:ind w:firstLine="591"/>
      </w:pPr>
    </w:p>
    <w:p w14:paraId="5CCF6377" w14:textId="77777777" w:rsidR="005F1A9B" w:rsidRDefault="005F1A9B" w:rsidP="005F1A9B">
      <w:pPr>
        <w:pStyle w:val="Sinespaciado"/>
      </w:pPr>
    </w:p>
    <w:p w14:paraId="4854615F" w14:textId="77777777" w:rsidR="005F1A9B" w:rsidRDefault="005F1A9B"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D4751F">
              <w:rPr>
                <w:rStyle w:val="TextoCar"/>
                <w:rFonts w:eastAsiaTheme="minorHAnsi"/>
              </w:rPr>
              <w:t>conformidad</w:t>
            </w:r>
          </w:p>
        </w:tc>
        <w:tc>
          <w:tcPr>
            <w:tcW w:w="7087" w:type="dxa"/>
          </w:tcPr>
          <w:p w14:paraId="7A8889B1" w14:textId="77777777" w:rsidR="00327CA7" w:rsidRDefault="00094848" w:rsidP="0013078F">
            <w:pPr>
              <w:pStyle w:val="Texto"/>
              <w:spacing w:line="240" w:lineRule="auto"/>
              <w:ind w:left="0"/>
              <w:jc w:val="left"/>
              <w:rPr>
                <w:sz w:val="16"/>
                <w:szCs w:val="16"/>
              </w:rPr>
            </w:pPr>
            <w:r>
              <w:rPr>
                <w:rFonts w:ascii="Times New Roman" w:hAnsi="Times New Roman" w:cs="Times New Roman"/>
                <w:noProof/>
              </w:rPr>
              <w:drawing>
                <wp:inline distT="0" distB="0" distL="0" distR="0" wp14:anchorId="24937FB7" wp14:editId="17E9F9EB">
                  <wp:extent cx="3984402" cy="319006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98970" cy="3201728"/>
                          </a:xfrm>
                          <a:prstGeom prst="rect">
                            <a:avLst/>
                          </a:prstGeom>
                          <a:noFill/>
                          <a:ln>
                            <a:noFill/>
                          </a:ln>
                        </pic:spPr>
                      </pic:pic>
                    </a:graphicData>
                  </a:graphic>
                </wp:inline>
              </w:drawing>
            </w:r>
          </w:p>
          <w:p w14:paraId="194AF97A" w14:textId="78B58C78"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4</w:t>
            </w:r>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tbl>
      <w:tblPr>
        <w:tblStyle w:val="Tablaconcuadrcula"/>
        <w:tblW w:w="0" w:type="auto"/>
        <w:tblInd w:w="792" w:type="dxa"/>
        <w:tblLook w:val="04A0" w:firstRow="1" w:lastRow="0" w:firstColumn="1" w:lastColumn="0" w:noHBand="0" w:noVBand="1"/>
      </w:tblPr>
      <w:tblGrid>
        <w:gridCol w:w="1874"/>
        <w:gridCol w:w="2718"/>
        <w:gridCol w:w="2883"/>
      </w:tblGrid>
      <w:tr w:rsidR="00676203" w:rsidRPr="000D46B3" w14:paraId="1FB95EB3" w14:textId="77777777" w:rsidTr="00A12FEA">
        <w:tc>
          <w:tcPr>
            <w:tcW w:w="7475" w:type="dxa"/>
            <w:gridSpan w:val="3"/>
            <w:tcBorders>
              <w:top w:val="nil"/>
              <w:left w:val="nil"/>
              <w:bottom w:val="single" w:sz="4" w:space="0" w:color="auto"/>
              <w:right w:val="nil"/>
            </w:tcBorders>
          </w:tcPr>
          <w:p w14:paraId="1D74AA63" w14:textId="369091C3" w:rsidR="00676203" w:rsidRPr="00591A0D" w:rsidRDefault="002C7004" w:rsidP="00DA6ADF">
            <w:pPr>
              <w:pStyle w:val="Subtitulocapitulo"/>
              <w:numPr>
                <w:ilvl w:val="0"/>
                <w:numId w:val="0"/>
              </w:numPr>
              <w:tabs>
                <w:tab w:val="left" w:pos="2910"/>
              </w:tabs>
              <w:spacing w:line="276" w:lineRule="auto"/>
              <w:rPr>
                <w:b w:val="0"/>
                <w:sz w:val="24"/>
                <w:szCs w:val="24"/>
              </w:rPr>
            </w:pPr>
            <w:r>
              <w:rPr>
                <w:sz w:val="18"/>
                <w:szCs w:val="18"/>
              </w:rPr>
              <w:t>Tabla 5.4</w:t>
            </w:r>
            <w:r w:rsidR="009E37DF" w:rsidRPr="00591A0D">
              <w:rPr>
                <w:sz w:val="18"/>
                <w:szCs w:val="18"/>
              </w:rPr>
              <w:t>:</w:t>
            </w:r>
            <w:r w:rsidR="009E37DF">
              <w:rPr>
                <w:b w:val="0"/>
                <w:sz w:val="18"/>
                <w:szCs w:val="18"/>
              </w:rPr>
              <w:t xml:space="preserve"> Resumen descriptivo de </w:t>
            </w:r>
            <w:r w:rsidR="00DA6ADF">
              <w:rPr>
                <w:b w:val="0"/>
                <w:sz w:val="18"/>
                <w:szCs w:val="18"/>
              </w:rPr>
              <w:t>conformidad de la</w:t>
            </w:r>
            <w:r w:rsidR="009E37DF">
              <w:rPr>
                <w:b w:val="0"/>
                <w:sz w:val="18"/>
                <w:szCs w:val="18"/>
              </w:rPr>
              <w:t xml:space="preserve"> calificación individual obtenida por los alumnos.</w:t>
            </w:r>
          </w:p>
        </w:tc>
      </w:tr>
      <w:tr w:rsidR="00676203" w:rsidRPr="000D46B3" w14:paraId="3E02837F" w14:textId="77777777" w:rsidTr="00A12FEA">
        <w:tc>
          <w:tcPr>
            <w:tcW w:w="7475" w:type="dxa"/>
            <w:gridSpan w:val="3"/>
            <w:tcBorders>
              <w:top w:val="single" w:sz="4" w:space="0" w:color="auto"/>
            </w:tcBorders>
          </w:tcPr>
          <w:p w14:paraId="2572BE7D" w14:textId="77777777" w:rsidR="00676203" w:rsidRPr="000D46B3" w:rsidRDefault="00676203" w:rsidP="00A12FEA">
            <w:pPr>
              <w:pStyle w:val="Subtitulocapitulo"/>
              <w:numPr>
                <w:ilvl w:val="0"/>
                <w:numId w:val="0"/>
              </w:numPr>
              <w:spacing w:line="276" w:lineRule="auto"/>
              <w:jc w:val="center"/>
              <w:rPr>
                <w:sz w:val="24"/>
                <w:szCs w:val="24"/>
              </w:rPr>
            </w:pPr>
            <w:r>
              <w:rPr>
                <w:sz w:val="24"/>
                <w:szCs w:val="24"/>
              </w:rPr>
              <w:t>Estadística Descriptiva</w:t>
            </w:r>
          </w:p>
        </w:tc>
      </w:tr>
      <w:tr w:rsidR="00676203" w:rsidRPr="000D46B3" w14:paraId="1FC12998" w14:textId="77777777" w:rsidTr="00A12FEA">
        <w:tc>
          <w:tcPr>
            <w:tcW w:w="1874" w:type="dxa"/>
          </w:tcPr>
          <w:p w14:paraId="017B80EC"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7A0D92C8"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75C4F392"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ost-Test</w:t>
            </w:r>
          </w:p>
        </w:tc>
      </w:tr>
      <w:tr w:rsidR="00676203" w:rsidRPr="000D46B3" w14:paraId="35929029" w14:textId="77777777" w:rsidTr="00A12FEA">
        <w:tc>
          <w:tcPr>
            <w:tcW w:w="1874" w:type="dxa"/>
          </w:tcPr>
          <w:p w14:paraId="506561F1"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5C6B3D74" w14:textId="5B296A4C" w:rsidR="00676203" w:rsidRPr="00676203" w:rsidRDefault="00676203" w:rsidP="00A12FEA">
            <w:pPr>
              <w:pStyle w:val="Subtitulocapitulo"/>
              <w:numPr>
                <w:ilvl w:val="0"/>
                <w:numId w:val="0"/>
              </w:numPr>
              <w:spacing w:line="276" w:lineRule="auto"/>
              <w:rPr>
                <w:b w:val="0"/>
                <w:sz w:val="24"/>
                <w:szCs w:val="24"/>
              </w:rPr>
            </w:pPr>
            <w:r w:rsidRPr="00676203">
              <w:rPr>
                <w:b w:val="0"/>
                <w:sz w:val="24"/>
                <w:szCs w:val="24"/>
              </w:rPr>
              <w:t>3.91</w:t>
            </w:r>
          </w:p>
        </w:tc>
        <w:tc>
          <w:tcPr>
            <w:tcW w:w="2883" w:type="dxa"/>
          </w:tcPr>
          <w:p w14:paraId="1921825B" w14:textId="2F442A13" w:rsidR="00676203" w:rsidRPr="000D46B3" w:rsidRDefault="00676203" w:rsidP="00A12FEA">
            <w:pPr>
              <w:pStyle w:val="Subtitulocapitulo"/>
              <w:numPr>
                <w:ilvl w:val="0"/>
                <w:numId w:val="0"/>
              </w:numPr>
              <w:spacing w:line="276" w:lineRule="auto"/>
              <w:rPr>
                <w:b w:val="0"/>
                <w:sz w:val="24"/>
                <w:szCs w:val="24"/>
              </w:rPr>
            </w:pPr>
            <w:r>
              <w:rPr>
                <w:b w:val="0"/>
                <w:sz w:val="24"/>
                <w:szCs w:val="24"/>
              </w:rPr>
              <w:t>4.97</w:t>
            </w:r>
          </w:p>
        </w:tc>
      </w:tr>
      <w:tr w:rsidR="00676203" w:rsidRPr="000D46B3" w14:paraId="619F38C6" w14:textId="77777777" w:rsidTr="00A12FEA">
        <w:tc>
          <w:tcPr>
            <w:tcW w:w="1874" w:type="dxa"/>
          </w:tcPr>
          <w:p w14:paraId="52B14A16"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6741BFC" w14:textId="09EF8D47" w:rsidR="00676203" w:rsidRPr="000D46B3" w:rsidRDefault="00676203"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5F628543" w14:textId="5E5B9D99" w:rsidR="00676203" w:rsidRPr="000D46B3" w:rsidRDefault="00CD3B17" w:rsidP="00A12FEA">
            <w:pPr>
              <w:pStyle w:val="Subtitulocapitulo"/>
              <w:numPr>
                <w:ilvl w:val="0"/>
                <w:numId w:val="0"/>
              </w:numPr>
              <w:spacing w:line="276" w:lineRule="auto"/>
              <w:rPr>
                <w:b w:val="0"/>
                <w:sz w:val="24"/>
                <w:szCs w:val="24"/>
              </w:rPr>
            </w:pPr>
            <w:r>
              <w:rPr>
                <w:b w:val="0"/>
                <w:sz w:val="24"/>
                <w:szCs w:val="24"/>
              </w:rPr>
              <w:t>4</w:t>
            </w:r>
          </w:p>
        </w:tc>
      </w:tr>
      <w:tr w:rsidR="00676203" w:rsidRPr="000D46B3" w14:paraId="469E1EBE" w14:textId="77777777" w:rsidTr="00A12FEA">
        <w:tc>
          <w:tcPr>
            <w:tcW w:w="7475" w:type="dxa"/>
            <w:gridSpan w:val="3"/>
          </w:tcPr>
          <w:p w14:paraId="3451F12D" w14:textId="77777777" w:rsidR="00676203" w:rsidRPr="00591A0D" w:rsidRDefault="0067620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676203" w:rsidRPr="000D46B3" w14:paraId="6C5EA126" w14:textId="77777777" w:rsidTr="00A12FEA">
        <w:tc>
          <w:tcPr>
            <w:tcW w:w="1874" w:type="dxa"/>
            <w:vMerge w:val="restart"/>
          </w:tcPr>
          <w:p w14:paraId="3B0E3F3B" w14:textId="77777777" w:rsidR="00676203" w:rsidRPr="00591A0D" w:rsidRDefault="00676203"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2C9C9CF7"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F3E841A" w14:textId="77777777" w:rsidR="00676203" w:rsidRPr="00591A0D" w:rsidRDefault="0067620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676203" w:rsidRPr="000D46B3" w14:paraId="555B74FF" w14:textId="77777777" w:rsidTr="00A12FEA">
        <w:tc>
          <w:tcPr>
            <w:tcW w:w="1874" w:type="dxa"/>
            <w:vMerge/>
          </w:tcPr>
          <w:p w14:paraId="0559287E"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48731CA6" w14:textId="485D5125" w:rsidR="00676203" w:rsidRPr="00676203" w:rsidRDefault="00676203" w:rsidP="00A12FEA">
            <w:pPr>
              <w:pStyle w:val="Subtitulocapitulo"/>
              <w:numPr>
                <w:ilvl w:val="0"/>
                <w:numId w:val="0"/>
              </w:numPr>
              <w:spacing w:line="276" w:lineRule="auto"/>
              <w:rPr>
                <w:b w:val="0"/>
                <w:sz w:val="24"/>
                <w:szCs w:val="24"/>
              </w:rPr>
            </w:pPr>
            <w:r w:rsidRPr="00676203">
              <w:rPr>
                <w:b w:val="0"/>
                <w:sz w:val="24"/>
                <w:szCs w:val="24"/>
              </w:rPr>
              <w:t>-1.659</w:t>
            </w:r>
          </w:p>
        </w:tc>
        <w:tc>
          <w:tcPr>
            <w:tcW w:w="2883" w:type="dxa"/>
          </w:tcPr>
          <w:p w14:paraId="031EF2F6" w14:textId="646F8A87" w:rsidR="00676203" w:rsidRPr="00676203" w:rsidRDefault="00676203" w:rsidP="00A12FEA">
            <w:pPr>
              <w:pStyle w:val="Subtitulocapitulo"/>
              <w:numPr>
                <w:ilvl w:val="0"/>
                <w:numId w:val="0"/>
              </w:numPr>
              <w:spacing w:line="276" w:lineRule="auto"/>
              <w:rPr>
                <w:b w:val="0"/>
                <w:sz w:val="24"/>
                <w:szCs w:val="24"/>
              </w:rPr>
            </w:pPr>
            <w:r>
              <w:rPr>
                <w:b w:val="0"/>
                <w:sz w:val="24"/>
                <w:szCs w:val="24"/>
              </w:rPr>
              <w:t>0</w:t>
            </w:r>
            <w:r w:rsidRPr="00676203">
              <w:rPr>
                <w:b w:val="0"/>
                <w:sz w:val="24"/>
                <w:szCs w:val="24"/>
              </w:rPr>
              <w:t>.097</w:t>
            </w:r>
          </w:p>
        </w:tc>
      </w:tr>
    </w:tbl>
    <w:p w14:paraId="0D8409B2" w14:textId="77777777" w:rsidR="00676203" w:rsidRDefault="00676203" w:rsidP="00437C75">
      <w:pPr>
        <w:pStyle w:val="Subtitulocapitulo"/>
        <w:numPr>
          <w:ilvl w:val="0"/>
          <w:numId w:val="0"/>
        </w:numPr>
        <w:ind w:left="792"/>
      </w:pPr>
    </w:p>
    <w:p w14:paraId="4A734E17" w14:textId="77777777" w:rsidR="00437C75" w:rsidRDefault="00437C75" w:rsidP="00437C75">
      <w:pPr>
        <w:pStyle w:val="Subtitulocapitulo"/>
        <w:numPr>
          <w:ilvl w:val="0"/>
          <w:numId w:val="0"/>
        </w:numPr>
        <w:ind w:left="792"/>
      </w:pPr>
    </w:p>
    <w:p w14:paraId="73F1452D" w14:textId="77777777" w:rsidR="00094848" w:rsidRDefault="00094848" w:rsidP="00437C75">
      <w:pPr>
        <w:pStyle w:val="Subtitulocapitulo"/>
        <w:numPr>
          <w:ilvl w:val="0"/>
          <w:numId w:val="0"/>
        </w:numPr>
        <w:ind w:left="792"/>
      </w:pPr>
    </w:p>
    <w:p w14:paraId="5C216663" w14:textId="55EDF51B" w:rsidR="001D3EF5" w:rsidRDefault="002641A6" w:rsidP="00FD792A">
      <w:pPr>
        <w:pStyle w:val="Texto"/>
        <w:ind w:firstLine="591"/>
        <w:rPr>
          <w:b/>
        </w:rPr>
      </w:pPr>
      <w:r>
        <w:rPr>
          <w:b/>
        </w:rPr>
        <w:t>Conformidad con</w:t>
      </w:r>
      <w:r w:rsidR="00D23021" w:rsidRPr="00FD792A">
        <w:rPr>
          <w:b/>
        </w:rPr>
        <w:t xml:space="preserve"> calificación grupal</w:t>
      </w:r>
    </w:p>
    <w:p w14:paraId="381B3D02" w14:textId="0D11DD0A" w:rsidR="001528B0" w:rsidRDefault="001528B0" w:rsidP="001528B0">
      <w:pPr>
        <w:pStyle w:val="Texto"/>
        <w:ind w:left="1416"/>
        <w:rPr>
          <w:rStyle w:val="TextoCar"/>
          <w:rFonts w:eastAsiaTheme="minorHAnsi"/>
        </w:rPr>
      </w:pPr>
      <w:r>
        <w:lastRenderedPageBreak/>
        <w:t xml:space="preserve">Las opiniones recolectadas de los estudiantes muestran un nivel de conformidad </w:t>
      </w:r>
      <w:r w:rsidR="00817204">
        <w:t xml:space="preserve">considerablemente alto </w:t>
      </w:r>
      <w:r>
        <w:t>en cuanto a</w:t>
      </w:r>
      <w:r w:rsidR="00B404A7">
        <w:t xml:space="preserve"> la </w:t>
      </w:r>
      <w:r>
        <w:t xml:space="preserve"> calificación que obtienen </w:t>
      </w:r>
      <w:r w:rsidR="00817204">
        <w:t>de manera grupal</w:t>
      </w:r>
      <w:r>
        <w:t xml:space="preserve">. Aunque la mediana del post test es igual a la mediana del pre-test, se observa un desplazamiento hacia el valor máximo de las opiniones en el post-test (ver figura </w:t>
      </w:r>
      <w:r w:rsidR="00714901">
        <w:t>5.5</w:t>
      </w:r>
      <w:r>
        <w:t xml:space="preserve">). </w:t>
      </w:r>
      <w:r>
        <w:rPr>
          <w:rStyle w:val="TextoCar"/>
          <w:rFonts w:eastAsiaTheme="minorHAnsi"/>
        </w:rPr>
        <w:t>La prueba Wilcoxon mos</w:t>
      </w:r>
      <w:r w:rsidR="000617A4">
        <w:rPr>
          <w:rStyle w:val="TextoCar"/>
          <w:rFonts w:eastAsiaTheme="minorHAnsi"/>
        </w:rPr>
        <w:t>tró que las percepciones  de los 22</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en el post-test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 Z</w:t>
      </w:r>
      <w:r w:rsidRPr="00347AAA">
        <w:rPr>
          <w:rStyle w:val="TextoCar"/>
          <w:rFonts w:eastAsiaTheme="minorHAnsi"/>
        </w:rPr>
        <w:t>=</w:t>
      </w:r>
      <w:r w:rsidRPr="00347AAA">
        <w:t>-</w:t>
      </w:r>
      <w:r w:rsidR="00817204" w:rsidRPr="00817204">
        <w:t>2.501</w:t>
      </w:r>
      <w:r>
        <w:rPr>
          <w:rStyle w:val="TextoCar"/>
          <w:rFonts w:eastAsiaTheme="minorHAnsi"/>
        </w:rPr>
        <w:t>, p=0.</w:t>
      </w:r>
      <w:r w:rsidR="00817204">
        <w:rPr>
          <w:rStyle w:val="TextoCar"/>
          <w:rFonts w:eastAsiaTheme="minorHAnsi"/>
        </w:rPr>
        <w:t>012</w:t>
      </w:r>
      <w:r w:rsidR="002C7004">
        <w:rPr>
          <w:rStyle w:val="TextoCar"/>
          <w:rFonts w:eastAsiaTheme="minorHAnsi"/>
        </w:rPr>
        <w:t xml:space="preserve"> (ver tabla 5.5</w:t>
      </w:r>
      <w:r>
        <w:rPr>
          <w:rStyle w:val="TextoCar"/>
          <w:rFonts w:eastAsiaTheme="minorHAnsi"/>
        </w:rPr>
        <w:t>).</w:t>
      </w:r>
    </w:p>
    <w:p w14:paraId="23FFA5E1" w14:textId="77777777" w:rsidR="001528B0" w:rsidRPr="001528B0" w:rsidRDefault="001528B0" w:rsidP="00FD792A">
      <w:pPr>
        <w:pStyle w:val="Texto"/>
        <w:ind w:firstLine="591"/>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t xml:space="preserve">Nivel de </w:t>
            </w:r>
            <w:r w:rsidR="00AA74B0">
              <w:rPr>
                <w:rStyle w:val="TextoCar"/>
                <w:rFonts w:eastAsiaTheme="minorHAnsi"/>
              </w:rPr>
              <w:t>conformidad</w:t>
            </w:r>
          </w:p>
        </w:tc>
        <w:tc>
          <w:tcPr>
            <w:tcW w:w="7087" w:type="dxa"/>
          </w:tcPr>
          <w:p w14:paraId="5C86FC52" w14:textId="417D31CB" w:rsidR="00AF65C0" w:rsidRDefault="00AF65C0" w:rsidP="00AF65C0">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8FD1F4F" wp14:editId="46C2FD53">
                  <wp:extent cx="4076162" cy="3263529"/>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88107" cy="3273093"/>
                          </a:xfrm>
                          <a:prstGeom prst="rect">
                            <a:avLst/>
                          </a:prstGeom>
                          <a:noFill/>
                          <a:ln>
                            <a:noFill/>
                          </a:ln>
                        </pic:spPr>
                      </pic:pic>
                    </a:graphicData>
                  </a:graphic>
                </wp:inline>
              </w:drawing>
            </w:r>
          </w:p>
          <w:p w14:paraId="39EABD4E" w14:textId="5D4BF858" w:rsidR="00456BE1"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5</w:t>
            </w:r>
            <w:r w:rsidR="00AA74B0">
              <w:rPr>
                <w:sz w:val="16"/>
                <w:szCs w:val="16"/>
              </w:rPr>
              <w:t xml:space="preserve">: Diagrama de cajas de la conformidad </w:t>
            </w:r>
            <w:r w:rsidR="00327CA7">
              <w:rPr>
                <w:sz w:val="16"/>
                <w:szCs w:val="16"/>
              </w:rPr>
              <w:t>de estudiantes sobre calificaciones grupales</w:t>
            </w:r>
          </w:p>
        </w:tc>
      </w:tr>
    </w:tbl>
    <w:p w14:paraId="0714943D" w14:textId="77777777" w:rsidR="00456BE1" w:rsidRDefault="00456BE1" w:rsidP="00456BE1">
      <w:pPr>
        <w:pStyle w:val="Sinespaciado"/>
      </w:pPr>
    </w:p>
    <w:p w14:paraId="3B879397" w14:textId="77777777" w:rsidR="00456BE1" w:rsidRDefault="00456BE1" w:rsidP="00437C75">
      <w:pPr>
        <w:pStyle w:val="Subtitulocapitulo"/>
        <w:numPr>
          <w:ilvl w:val="0"/>
          <w:numId w:val="0"/>
        </w:numPr>
        <w:ind w:left="792"/>
      </w:pPr>
    </w:p>
    <w:tbl>
      <w:tblPr>
        <w:tblStyle w:val="Tablaconcuadrcula"/>
        <w:tblW w:w="0" w:type="auto"/>
        <w:tblInd w:w="792" w:type="dxa"/>
        <w:tblLook w:val="04A0" w:firstRow="1" w:lastRow="0" w:firstColumn="1" w:lastColumn="0" w:noHBand="0" w:noVBand="1"/>
      </w:tblPr>
      <w:tblGrid>
        <w:gridCol w:w="1874"/>
        <w:gridCol w:w="2718"/>
        <w:gridCol w:w="2883"/>
      </w:tblGrid>
      <w:tr w:rsidR="001D3EF5" w:rsidRPr="000D46B3" w14:paraId="76DCA738" w14:textId="77777777" w:rsidTr="00A12FEA">
        <w:tc>
          <w:tcPr>
            <w:tcW w:w="7475" w:type="dxa"/>
            <w:gridSpan w:val="3"/>
            <w:tcBorders>
              <w:top w:val="nil"/>
              <w:left w:val="nil"/>
              <w:bottom w:val="single" w:sz="4" w:space="0" w:color="auto"/>
              <w:right w:val="nil"/>
            </w:tcBorders>
          </w:tcPr>
          <w:p w14:paraId="2BDA758F" w14:textId="6DEE863D" w:rsidR="001D3EF5" w:rsidRPr="00591A0D" w:rsidRDefault="002C7004" w:rsidP="00AA74B0">
            <w:pPr>
              <w:pStyle w:val="Subtitulocapitulo"/>
              <w:numPr>
                <w:ilvl w:val="0"/>
                <w:numId w:val="0"/>
              </w:numPr>
              <w:tabs>
                <w:tab w:val="left" w:pos="2910"/>
              </w:tabs>
              <w:spacing w:line="276" w:lineRule="auto"/>
              <w:rPr>
                <w:b w:val="0"/>
                <w:sz w:val="24"/>
                <w:szCs w:val="24"/>
              </w:rPr>
            </w:pPr>
            <w:r>
              <w:rPr>
                <w:sz w:val="18"/>
                <w:szCs w:val="18"/>
              </w:rPr>
              <w:t>Tabla 5.5</w:t>
            </w:r>
            <w:r w:rsidR="00994039" w:rsidRPr="00591A0D">
              <w:rPr>
                <w:sz w:val="18"/>
                <w:szCs w:val="18"/>
              </w:rPr>
              <w:t>:</w:t>
            </w:r>
            <w:r w:rsidR="00994039">
              <w:rPr>
                <w:b w:val="0"/>
                <w:sz w:val="18"/>
                <w:szCs w:val="18"/>
              </w:rPr>
              <w:t xml:space="preserve"> Resumen descriptivo de la </w:t>
            </w:r>
            <w:r w:rsidR="00AA74B0">
              <w:rPr>
                <w:b w:val="0"/>
                <w:sz w:val="18"/>
                <w:szCs w:val="18"/>
              </w:rPr>
              <w:t xml:space="preserve">conformidad con </w:t>
            </w:r>
            <w:r w:rsidR="00994039">
              <w:rPr>
                <w:b w:val="0"/>
                <w:sz w:val="18"/>
                <w:szCs w:val="18"/>
              </w:rPr>
              <w:t>la calificación grupal obtenida por los alumnos.</w:t>
            </w:r>
          </w:p>
        </w:tc>
      </w:tr>
      <w:tr w:rsidR="001D3EF5" w:rsidRPr="000D46B3" w14:paraId="6EE8069B" w14:textId="77777777" w:rsidTr="00A12FEA">
        <w:tc>
          <w:tcPr>
            <w:tcW w:w="7475" w:type="dxa"/>
            <w:gridSpan w:val="3"/>
            <w:tcBorders>
              <w:top w:val="single" w:sz="4" w:space="0" w:color="auto"/>
            </w:tcBorders>
          </w:tcPr>
          <w:p w14:paraId="0A07F8FF" w14:textId="77777777" w:rsidR="001D3EF5" w:rsidRPr="000D46B3" w:rsidRDefault="001D3EF5" w:rsidP="00A12FEA">
            <w:pPr>
              <w:pStyle w:val="Subtitulocapitulo"/>
              <w:numPr>
                <w:ilvl w:val="0"/>
                <w:numId w:val="0"/>
              </w:numPr>
              <w:spacing w:line="276" w:lineRule="auto"/>
              <w:jc w:val="center"/>
              <w:rPr>
                <w:sz w:val="24"/>
                <w:szCs w:val="24"/>
              </w:rPr>
            </w:pPr>
            <w:r>
              <w:rPr>
                <w:sz w:val="24"/>
                <w:szCs w:val="24"/>
              </w:rPr>
              <w:t>Estadística Descriptiva</w:t>
            </w:r>
          </w:p>
        </w:tc>
      </w:tr>
      <w:tr w:rsidR="001D3EF5" w:rsidRPr="000D46B3" w14:paraId="78F7014B" w14:textId="77777777" w:rsidTr="00A12FEA">
        <w:tc>
          <w:tcPr>
            <w:tcW w:w="1874" w:type="dxa"/>
          </w:tcPr>
          <w:p w14:paraId="56525C72"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0B1703C"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222B7A1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ost-Test</w:t>
            </w:r>
          </w:p>
        </w:tc>
      </w:tr>
      <w:tr w:rsidR="001D3EF5" w:rsidRPr="000D46B3" w14:paraId="5AC0ECD7" w14:textId="77777777" w:rsidTr="00A12FEA">
        <w:tc>
          <w:tcPr>
            <w:tcW w:w="1874" w:type="dxa"/>
          </w:tcPr>
          <w:p w14:paraId="36F984A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1D628516" w14:textId="6FF3232F" w:rsidR="001D3EF5" w:rsidRPr="00676203" w:rsidRDefault="001D3EF5" w:rsidP="00A12FEA">
            <w:pPr>
              <w:pStyle w:val="Subtitulocapitulo"/>
              <w:numPr>
                <w:ilvl w:val="0"/>
                <w:numId w:val="0"/>
              </w:numPr>
              <w:spacing w:line="276" w:lineRule="auto"/>
              <w:rPr>
                <w:b w:val="0"/>
                <w:sz w:val="24"/>
                <w:szCs w:val="24"/>
              </w:rPr>
            </w:pPr>
            <w:r>
              <w:rPr>
                <w:b w:val="0"/>
                <w:sz w:val="24"/>
                <w:szCs w:val="24"/>
              </w:rPr>
              <w:t>3.68</w:t>
            </w:r>
          </w:p>
        </w:tc>
        <w:tc>
          <w:tcPr>
            <w:tcW w:w="2883" w:type="dxa"/>
          </w:tcPr>
          <w:p w14:paraId="679859FB" w14:textId="6B049A79" w:rsidR="001D3EF5" w:rsidRPr="000D46B3" w:rsidRDefault="001D3EF5" w:rsidP="00A12FEA">
            <w:pPr>
              <w:pStyle w:val="Subtitulocapitulo"/>
              <w:numPr>
                <w:ilvl w:val="0"/>
                <w:numId w:val="0"/>
              </w:numPr>
              <w:spacing w:line="276" w:lineRule="auto"/>
              <w:rPr>
                <w:b w:val="0"/>
                <w:sz w:val="24"/>
                <w:szCs w:val="24"/>
              </w:rPr>
            </w:pPr>
            <w:r>
              <w:rPr>
                <w:b w:val="0"/>
                <w:sz w:val="24"/>
                <w:szCs w:val="24"/>
              </w:rPr>
              <w:t>4.32</w:t>
            </w:r>
          </w:p>
        </w:tc>
      </w:tr>
      <w:tr w:rsidR="001D3EF5" w:rsidRPr="000D46B3" w14:paraId="34C1C55E" w14:textId="77777777" w:rsidTr="00A12FEA">
        <w:tc>
          <w:tcPr>
            <w:tcW w:w="1874" w:type="dxa"/>
          </w:tcPr>
          <w:p w14:paraId="364ADB3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0C857B1" w14:textId="77777777" w:rsidR="001D3EF5" w:rsidRPr="000D46B3" w:rsidRDefault="001D3EF5"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50D92087" w14:textId="65C8E5B5" w:rsidR="001D3EF5" w:rsidRPr="000D46B3" w:rsidRDefault="001D3EF5" w:rsidP="00A12FEA">
            <w:pPr>
              <w:pStyle w:val="Subtitulocapitulo"/>
              <w:numPr>
                <w:ilvl w:val="0"/>
                <w:numId w:val="0"/>
              </w:numPr>
              <w:spacing w:line="276" w:lineRule="auto"/>
              <w:rPr>
                <w:b w:val="0"/>
                <w:sz w:val="24"/>
                <w:szCs w:val="24"/>
              </w:rPr>
            </w:pPr>
            <w:r>
              <w:rPr>
                <w:b w:val="0"/>
                <w:sz w:val="24"/>
                <w:szCs w:val="24"/>
              </w:rPr>
              <w:t>4</w:t>
            </w:r>
          </w:p>
        </w:tc>
      </w:tr>
      <w:tr w:rsidR="001D3EF5" w:rsidRPr="000D46B3" w14:paraId="67976C43" w14:textId="77777777" w:rsidTr="00A12FEA">
        <w:tc>
          <w:tcPr>
            <w:tcW w:w="7475" w:type="dxa"/>
            <w:gridSpan w:val="3"/>
          </w:tcPr>
          <w:p w14:paraId="08BD7753" w14:textId="77777777" w:rsidR="001D3EF5" w:rsidRPr="00591A0D" w:rsidRDefault="001D3EF5"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1D3EF5" w:rsidRPr="000D46B3" w14:paraId="0CF4744D" w14:textId="77777777" w:rsidTr="00A12FEA">
        <w:tc>
          <w:tcPr>
            <w:tcW w:w="1874" w:type="dxa"/>
            <w:vMerge w:val="restart"/>
          </w:tcPr>
          <w:p w14:paraId="372140A0" w14:textId="77777777" w:rsidR="001D3EF5" w:rsidRPr="00591A0D" w:rsidRDefault="001D3EF5"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1B8FE6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103E1A7" w14:textId="77777777" w:rsidR="001D3EF5" w:rsidRPr="00591A0D" w:rsidRDefault="001D3EF5"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1D3EF5" w:rsidRPr="000D46B3" w14:paraId="2251FD11" w14:textId="77777777" w:rsidTr="00A12FEA">
        <w:tc>
          <w:tcPr>
            <w:tcW w:w="1874" w:type="dxa"/>
            <w:vMerge/>
          </w:tcPr>
          <w:p w14:paraId="191E5D08"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CE3BD95" w14:textId="70A96135" w:rsidR="001D3EF5" w:rsidRPr="001D3EF5" w:rsidRDefault="001D3EF5" w:rsidP="00A12FEA">
            <w:pPr>
              <w:pStyle w:val="Subtitulocapitulo"/>
              <w:numPr>
                <w:ilvl w:val="0"/>
                <w:numId w:val="0"/>
              </w:numPr>
              <w:spacing w:line="276" w:lineRule="auto"/>
              <w:rPr>
                <w:b w:val="0"/>
                <w:sz w:val="24"/>
                <w:szCs w:val="24"/>
              </w:rPr>
            </w:pPr>
            <w:r w:rsidRPr="001D3EF5">
              <w:rPr>
                <w:b w:val="0"/>
                <w:sz w:val="24"/>
                <w:szCs w:val="24"/>
              </w:rPr>
              <w:t>-2.501</w:t>
            </w:r>
          </w:p>
        </w:tc>
        <w:tc>
          <w:tcPr>
            <w:tcW w:w="2883" w:type="dxa"/>
          </w:tcPr>
          <w:p w14:paraId="07ECCBC5" w14:textId="3EBEABA1" w:rsidR="001D3EF5" w:rsidRPr="00676203" w:rsidRDefault="001D3EF5" w:rsidP="001D3EF5">
            <w:pPr>
              <w:pStyle w:val="Subtitulocapitulo"/>
              <w:numPr>
                <w:ilvl w:val="0"/>
                <w:numId w:val="0"/>
              </w:numPr>
              <w:spacing w:line="276" w:lineRule="auto"/>
              <w:rPr>
                <w:b w:val="0"/>
                <w:sz w:val="24"/>
                <w:szCs w:val="24"/>
              </w:rPr>
            </w:pPr>
            <w:r>
              <w:rPr>
                <w:b w:val="0"/>
                <w:sz w:val="24"/>
                <w:szCs w:val="24"/>
              </w:rPr>
              <w:t>0</w:t>
            </w:r>
            <w:r w:rsidRPr="001D3EF5">
              <w:rPr>
                <w:b w:val="0"/>
                <w:sz w:val="24"/>
                <w:szCs w:val="24"/>
              </w:rPr>
              <w:t>.012</w:t>
            </w:r>
          </w:p>
        </w:tc>
      </w:tr>
    </w:tbl>
    <w:p w14:paraId="0861D2A3" w14:textId="77777777" w:rsidR="001D3EF5" w:rsidRDefault="001D3EF5" w:rsidP="00437C75">
      <w:pPr>
        <w:pStyle w:val="Subtitulocapitulo"/>
        <w:numPr>
          <w:ilvl w:val="0"/>
          <w:numId w:val="0"/>
        </w:numPr>
        <w:ind w:left="792"/>
      </w:pPr>
    </w:p>
    <w:p w14:paraId="3A1CB08C" w14:textId="77777777" w:rsidR="00994039" w:rsidRDefault="00994039" w:rsidP="0048708A">
      <w:pPr>
        <w:pStyle w:val="Texto"/>
        <w:ind w:left="1416"/>
        <w:rPr>
          <w:b/>
        </w:rPr>
      </w:pPr>
    </w:p>
    <w:p w14:paraId="109DB0E2" w14:textId="77777777" w:rsidR="0048708A" w:rsidRDefault="00D23021" w:rsidP="0048708A">
      <w:pPr>
        <w:pStyle w:val="Texto"/>
        <w:ind w:left="1416"/>
      </w:pPr>
      <w:r w:rsidRPr="0048708A">
        <w:rPr>
          <w:b/>
        </w:rPr>
        <w:t>Percepción en relación a la equidad de carga de trabajo</w:t>
      </w:r>
      <w:r w:rsidR="0048708A" w:rsidRPr="0048708A">
        <w:t xml:space="preserve"> </w:t>
      </w:r>
    </w:p>
    <w:p w14:paraId="58F85147" w14:textId="50BFDEBA" w:rsidR="0048708A" w:rsidRDefault="0048708A" w:rsidP="0048708A">
      <w:pPr>
        <w:pStyle w:val="Texto"/>
        <w:ind w:left="1416"/>
        <w:rPr>
          <w:rStyle w:val="TextoCar"/>
          <w:rFonts w:eastAsiaTheme="minorHAnsi"/>
        </w:rPr>
      </w:pPr>
      <w:r>
        <w:t xml:space="preserve">Las opiniones de los </w:t>
      </w:r>
      <w:r w:rsidR="00CB38C4">
        <w:t>estudiantes</w:t>
      </w:r>
      <w:r>
        <w:t xml:space="preserve"> muestran inicialmente </w:t>
      </w:r>
      <w:r w:rsidR="00CB38C4">
        <w:t>que sus percepciones en cuanto a</w:t>
      </w:r>
      <w:r w:rsidR="004D667D">
        <w:t xml:space="preserve"> equidad de</w:t>
      </w:r>
      <w:r w:rsidR="00CB38C4">
        <w:t xml:space="preserve"> carga de trabajo se ubican en</w:t>
      </w:r>
      <w:r w:rsidR="004D667D">
        <w:t>tre</w:t>
      </w:r>
      <w:r w:rsidR="00CB38C4">
        <w:t xml:space="preserve"> un nivel intermedio a alto</w:t>
      </w:r>
      <w:r>
        <w:t>. Luego de la experimentación con la superficie colabor</w:t>
      </w:r>
      <w:r w:rsidR="00CB38C4">
        <w:t xml:space="preserve">ativa, su opinión cambia de manera </w:t>
      </w:r>
      <w:r>
        <w:t xml:space="preserve">considerable hacia un valor cercano a </w:t>
      </w:r>
      <w:r w:rsidR="00CB38C4">
        <w:t xml:space="preserve">una total </w:t>
      </w:r>
      <w:r>
        <w:t xml:space="preserve">equidad </w:t>
      </w:r>
      <w:r w:rsidR="00CB38C4">
        <w:t xml:space="preserve"> </w:t>
      </w:r>
      <w:r>
        <w:t>d</w:t>
      </w:r>
      <w:r w:rsidR="003267D7">
        <w:t>e carga de trabajo (ver figura 5.</w:t>
      </w:r>
      <w:r w:rsidR="00714901">
        <w:t>6</w:t>
      </w:r>
      <w:r>
        <w:t xml:space="preserve">). </w:t>
      </w:r>
      <w:r>
        <w:rPr>
          <w:rStyle w:val="TextoCar"/>
          <w:rFonts w:eastAsiaTheme="minorHAnsi"/>
        </w:rPr>
        <w:t>La prueba Wilcoxon mostró que las percepciones</w:t>
      </w:r>
      <w:r w:rsidR="004D667D">
        <w:rPr>
          <w:rStyle w:val="TextoCar"/>
          <w:rFonts w:eastAsiaTheme="minorHAnsi"/>
        </w:rPr>
        <w:t xml:space="preserve"> de los </w:t>
      </w:r>
      <w:r w:rsidR="000617A4">
        <w:rPr>
          <w:rStyle w:val="TextoCar"/>
          <w:rFonts w:eastAsiaTheme="minorHAnsi"/>
        </w:rPr>
        <w:t xml:space="preserve"> 22 </w:t>
      </w:r>
      <w:r w:rsidR="004D667D">
        <w:rPr>
          <w:rStyle w:val="TextoCar"/>
          <w:rFonts w:eastAsiaTheme="minorHAnsi"/>
        </w:rPr>
        <w:t>estudiantes en cuanto a</w:t>
      </w:r>
      <w:r>
        <w:rPr>
          <w:rStyle w:val="TextoCar"/>
          <w:rFonts w:eastAsiaTheme="minorHAnsi"/>
        </w:rPr>
        <w:t xml:space="preserve"> equidad de carga de trabajo en el post-test fueron significativamente mayores que en el pre-test Z</w:t>
      </w:r>
      <w:r w:rsidRPr="00414E81">
        <w:rPr>
          <w:rStyle w:val="TextoCar"/>
          <w:rFonts w:eastAsiaTheme="minorHAnsi"/>
        </w:rPr>
        <w:t>=</w:t>
      </w:r>
      <w:r w:rsidR="00CB38C4" w:rsidRPr="00CB38C4">
        <w:t>-2.623</w:t>
      </w:r>
      <w:r w:rsidR="00CB38C4">
        <w:rPr>
          <w:rStyle w:val="TextoCar"/>
          <w:rFonts w:eastAsiaTheme="minorHAnsi"/>
        </w:rPr>
        <w:t>, p=0.009</w:t>
      </w:r>
      <w:r>
        <w:rPr>
          <w:rStyle w:val="TextoCar"/>
          <w:rFonts w:eastAsiaTheme="minorHAnsi"/>
        </w:rPr>
        <w:t xml:space="preserve"> (ver tabla </w:t>
      </w:r>
      <w:r w:rsidR="002C7004">
        <w:rPr>
          <w:rStyle w:val="TextoCar"/>
          <w:rFonts w:eastAsiaTheme="minorHAnsi"/>
        </w:rPr>
        <w:t>5.6</w:t>
      </w:r>
      <w:r>
        <w:rPr>
          <w:rStyle w:val="TextoCar"/>
          <w:rFonts w:eastAsiaTheme="minorHAnsi"/>
        </w:rPr>
        <w:t>).</w:t>
      </w:r>
    </w:p>
    <w:p w14:paraId="69EB5DFD" w14:textId="0581A089" w:rsidR="0048708A" w:rsidRPr="0048708A" w:rsidRDefault="0048708A" w:rsidP="0048708A">
      <w:pPr>
        <w:pStyle w:val="Texto"/>
        <w:rPr>
          <w:b/>
        </w:rPr>
      </w:pPr>
    </w:p>
    <w:p w14:paraId="0B195F0E" w14:textId="77777777" w:rsidR="00B8625E" w:rsidRDefault="00B8625E" w:rsidP="00437C75">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8625E" w14:paraId="2D71E511" w14:textId="77777777" w:rsidTr="00276DC8">
        <w:trPr>
          <w:cantSplit/>
          <w:trHeight w:val="217"/>
        </w:trPr>
        <w:tc>
          <w:tcPr>
            <w:tcW w:w="7654" w:type="dxa"/>
            <w:gridSpan w:val="2"/>
            <w:vAlign w:val="center"/>
          </w:tcPr>
          <w:p w14:paraId="5D089611" w14:textId="77777777" w:rsidR="00B8625E" w:rsidRPr="00C7447E" w:rsidRDefault="00B8625E" w:rsidP="00276DC8">
            <w:pPr>
              <w:pStyle w:val="Texto"/>
              <w:spacing w:line="240" w:lineRule="auto"/>
              <w:ind w:left="0"/>
              <w:jc w:val="center"/>
              <w:rPr>
                <w:b/>
              </w:rPr>
            </w:pPr>
            <w:r w:rsidRPr="00AA3EDB">
              <w:rPr>
                <w:b/>
              </w:rPr>
              <w:t xml:space="preserve">Percepción de cuán justa es la calificación </w:t>
            </w:r>
            <w:r>
              <w:rPr>
                <w:b/>
              </w:rPr>
              <w:t>grupal</w:t>
            </w:r>
          </w:p>
        </w:tc>
      </w:tr>
      <w:tr w:rsidR="00B8625E" w14:paraId="4C58D921" w14:textId="77777777" w:rsidTr="00276DC8">
        <w:trPr>
          <w:cantSplit/>
          <w:trHeight w:val="1134"/>
        </w:trPr>
        <w:tc>
          <w:tcPr>
            <w:tcW w:w="567" w:type="dxa"/>
            <w:textDirection w:val="btLr"/>
            <w:vAlign w:val="center"/>
          </w:tcPr>
          <w:p w14:paraId="056D7D51" w14:textId="6C2183DF" w:rsidR="00B8625E" w:rsidRDefault="00B8625E" w:rsidP="006C5817">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6C5817">
              <w:rPr>
                <w:rStyle w:val="TextoCar"/>
                <w:rFonts w:eastAsiaTheme="minorHAnsi"/>
              </w:rPr>
              <w:t>equidad</w:t>
            </w:r>
          </w:p>
        </w:tc>
        <w:tc>
          <w:tcPr>
            <w:tcW w:w="7087" w:type="dxa"/>
          </w:tcPr>
          <w:p w14:paraId="546D527C" w14:textId="1E67DC5F" w:rsidR="00B8625E" w:rsidRDefault="006C5817" w:rsidP="00276DC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117DF684" wp14:editId="2866DCCD">
                  <wp:extent cx="4294731" cy="343852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98846" cy="3441820"/>
                          </a:xfrm>
                          <a:prstGeom prst="rect">
                            <a:avLst/>
                          </a:prstGeom>
                          <a:noFill/>
                          <a:ln>
                            <a:noFill/>
                          </a:ln>
                        </pic:spPr>
                      </pic:pic>
                    </a:graphicData>
                  </a:graphic>
                </wp:inline>
              </w:drawing>
            </w:r>
          </w:p>
          <w:p w14:paraId="01023285" w14:textId="6FFD9F21" w:rsidR="00B8625E"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6</w:t>
            </w:r>
            <w:r w:rsidR="00B8625E" w:rsidRPr="00C7447E">
              <w:rPr>
                <w:sz w:val="16"/>
                <w:szCs w:val="16"/>
              </w:rPr>
              <w:t>: Diagrama de cajas de las opiniones</w:t>
            </w:r>
            <w:r w:rsidR="00B8625E">
              <w:rPr>
                <w:sz w:val="16"/>
                <w:szCs w:val="16"/>
              </w:rPr>
              <w:t xml:space="preserve"> de </w:t>
            </w:r>
            <w:r w:rsidR="00A5039D">
              <w:rPr>
                <w:sz w:val="16"/>
                <w:szCs w:val="16"/>
              </w:rPr>
              <w:t>alumnos</w:t>
            </w:r>
            <w:r w:rsidR="00B8625E">
              <w:rPr>
                <w:sz w:val="16"/>
                <w:szCs w:val="16"/>
              </w:rPr>
              <w:t xml:space="preserve"> sobre</w:t>
            </w:r>
            <w:r w:rsidR="00B8625E" w:rsidRPr="00C7447E">
              <w:rPr>
                <w:sz w:val="16"/>
                <w:szCs w:val="16"/>
              </w:rPr>
              <w:t xml:space="preserve"> </w:t>
            </w:r>
            <w:r w:rsidR="00B8625E">
              <w:rPr>
                <w:sz w:val="16"/>
                <w:szCs w:val="16"/>
              </w:rPr>
              <w:t>equidad de carga de trabajo</w:t>
            </w:r>
          </w:p>
        </w:tc>
      </w:tr>
    </w:tbl>
    <w:p w14:paraId="676059C0" w14:textId="77777777" w:rsidR="00B8625E" w:rsidRDefault="00B8625E" w:rsidP="00437C75">
      <w:pPr>
        <w:pStyle w:val="Subtitulocapitulo"/>
        <w:numPr>
          <w:ilvl w:val="0"/>
          <w:numId w:val="0"/>
        </w:numPr>
        <w:ind w:left="792"/>
        <w:rPr>
          <w:b w:val="0"/>
        </w:rPr>
      </w:pPr>
    </w:p>
    <w:tbl>
      <w:tblPr>
        <w:tblStyle w:val="Tablaconcuadrcula"/>
        <w:tblW w:w="0" w:type="auto"/>
        <w:tblInd w:w="792" w:type="dxa"/>
        <w:tblLook w:val="04A0" w:firstRow="1" w:lastRow="0" w:firstColumn="1" w:lastColumn="0" w:noHBand="0" w:noVBand="1"/>
      </w:tblPr>
      <w:tblGrid>
        <w:gridCol w:w="1874"/>
        <w:gridCol w:w="2718"/>
        <w:gridCol w:w="2883"/>
      </w:tblGrid>
      <w:tr w:rsidR="00A50273" w:rsidRPr="000D46B3" w14:paraId="18224CC2" w14:textId="77777777" w:rsidTr="00A12FEA">
        <w:tc>
          <w:tcPr>
            <w:tcW w:w="7475" w:type="dxa"/>
            <w:gridSpan w:val="3"/>
            <w:tcBorders>
              <w:top w:val="nil"/>
              <w:left w:val="nil"/>
              <w:bottom w:val="single" w:sz="4" w:space="0" w:color="auto"/>
              <w:right w:val="nil"/>
            </w:tcBorders>
          </w:tcPr>
          <w:p w14:paraId="3CFEDAF2" w14:textId="7288D8E7" w:rsidR="00A50273" w:rsidRPr="00591A0D" w:rsidRDefault="00182B22" w:rsidP="00182B22">
            <w:pPr>
              <w:pStyle w:val="Subtitulocapitulo"/>
              <w:numPr>
                <w:ilvl w:val="0"/>
                <w:numId w:val="0"/>
              </w:numPr>
              <w:tabs>
                <w:tab w:val="left" w:pos="2910"/>
              </w:tabs>
              <w:spacing w:line="276" w:lineRule="auto"/>
              <w:rPr>
                <w:b w:val="0"/>
                <w:sz w:val="24"/>
                <w:szCs w:val="24"/>
              </w:rPr>
            </w:pPr>
            <w:r w:rsidRPr="00591A0D">
              <w:rPr>
                <w:sz w:val="18"/>
                <w:szCs w:val="18"/>
              </w:rPr>
              <w:t xml:space="preserve">Tabla </w:t>
            </w:r>
            <w:r w:rsidR="002C7004">
              <w:rPr>
                <w:sz w:val="18"/>
                <w:szCs w:val="18"/>
              </w:rPr>
              <w:t>5.</w:t>
            </w:r>
            <w:r w:rsidRPr="00591A0D">
              <w:rPr>
                <w:sz w:val="18"/>
                <w:szCs w:val="18"/>
              </w:rPr>
              <w:t>6:</w:t>
            </w:r>
            <w:r>
              <w:rPr>
                <w:b w:val="0"/>
                <w:sz w:val="18"/>
                <w:szCs w:val="18"/>
              </w:rPr>
              <w:t xml:space="preserve"> Resumen descriptivo de la percepción de estudiantes sobre equidad de carga de trabajo.</w:t>
            </w:r>
          </w:p>
        </w:tc>
      </w:tr>
      <w:tr w:rsidR="00A50273" w:rsidRPr="000D46B3" w14:paraId="28A51CC9" w14:textId="77777777" w:rsidTr="00A12FEA">
        <w:tc>
          <w:tcPr>
            <w:tcW w:w="7475" w:type="dxa"/>
            <w:gridSpan w:val="3"/>
            <w:tcBorders>
              <w:top w:val="single" w:sz="4" w:space="0" w:color="auto"/>
            </w:tcBorders>
          </w:tcPr>
          <w:p w14:paraId="76E775F5" w14:textId="77777777" w:rsidR="00A50273" w:rsidRPr="000D46B3" w:rsidRDefault="00A50273" w:rsidP="00A12FEA">
            <w:pPr>
              <w:pStyle w:val="Subtitulocapitulo"/>
              <w:numPr>
                <w:ilvl w:val="0"/>
                <w:numId w:val="0"/>
              </w:numPr>
              <w:spacing w:line="276" w:lineRule="auto"/>
              <w:jc w:val="center"/>
              <w:rPr>
                <w:sz w:val="24"/>
                <w:szCs w:val="24"/>
              </w:rPr>
            </w:pPr>
            <w:r>
              <w:rPr>
                <w:sz w:val="24"/>
                <w:szCs w:val="24"/>
              </w:rPr>
              <w:t>Estadística Descriptiva</w:t>
            </w:r>
          </w:p>
        </w:tc>
      </w:tr>
      <w:tr w:rsidR="00A50273" w:rsidRPr="000D46B3" w14:paraId="6B4CEC1E" w14:textId="77777777" w:rsidTr="00A12FEA">
        <w:tc>
          <w:tcPr>
            <w:tcW w:w="1874" w:type="dxa"/>
          </w:tcPr>
          <w:p w14:paraId="614E0A55"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9EF4B6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3C2B7C5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ost-Test</w:t>
            </w:r>
          </w:p>
        </w:tc>
      </w:tr>
      <w:tr w:rsidR="00A50273" w:rsidRPr="000D46B3" w14:paraId="3F526E11" w14:textId="77777777" w:rsidTr="00A12FEA">
        <w:tc>
          <w:tcPr>
            <w:tcW w:w="1874" w:type="dxa"/>
          </w:tcPr>
          <w:p w14:paraId="010B19B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E51FE0" w14:textId="742E31BB" w:rsidR="00A50273" w:rsidRPr="00676203" w:rsidRDefault="00A50273" w:rsidP="00A12FEA">
            <w:pPr>
              <w:pStyle w:val="Subtitulocapitulo"/>
              <w:numPr>
                <w:ilvl w:val="0"/>
                <w:numId w:val="0"/>
              </w:numPr>
              <w:spacing w:line="276" w:lineRule="auto"/>
              <w:rPr>
                <w:b w:val="0"/>
                <w:sz w:val="24"/>
                <w:szCs w:val="24"/>
              </w:rPr>
            </w:pPr>
            <w:r>
              <w:rPr>
                <w:b w:val="0"/>
                <w:sz w:val="24"/>
                <w:szCs w:val="24"/>
              </w:rPr>
              <w:t>3.41</w:t>
            </w:r>
          </w:p>
        </w:tc>
        <w:tc>
          <w:tcPr>
            <w:tcW w:w="2883" w:type="dxa"/>
          </w:tcPr>
          <w:p w14:paraId="6E048AEC" w14:textId="77777777" w:rsidR="00A50273" w:rsidRPr="000D46B3" w:rsidRDefault="00A50273" w:rsidP="00A12FEA">
            <w:pPr>
              <w:pStyle w:val="Subtitulocapitulo"/>
              <w:numPr>
                <w:ilvl w:val="0"/>
                <w:numId w:val="0"/>
              </w:numPr>
              <w:spacing w:line="276" w:lineRule="auto"/>
              <w:rPr>
                <w:b w:val="0"/>
                <w:sz w:val="24"/>
                <w:szCs w:val="24"/>
              </w:rPr>
            </w:pPr>
            <w:r>
              <w:rPr>
                <w:b w:val="0"/>
                <w:sz w:val="24"/>
                <w:szCs w:val="24"/>
              </w:rPr>
              <w:t>4.32</w:t>
            </w:r>
          </w:p>
        </w:tc>
      </w:tr>
      <w:tr w:rsidR="00A50273" w:rsidRPr="000D46B3" w14:paraId="12422470" w14:textId="77777777" w:rsidTr="00A12FEA">
        <w:tc>
          <w:tcPr>
            <w:tcW w:w="1874" w:type="dxa"/>
          </w:tcPr>
          <w:p w14:paraId="58555AD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5D89D931" w14:textId="1446426E" w:rsidR="00A50273" w:rsidRPr="000D46B3" w:rsidRDefault="00F27E26" w:rsidP="00A12FEA">
            <w:pPr>
              <w:pStyle w:val="Subtitulocapitulo"/>
              <w:numPr>
                <w:ilvl w:val="0"/>
                <w:numId w:val="0"/>
              </w:numPr>
              <w:spacing w:line="276" w:lineRule="auto"/>
              <w:rPr>
                <w:b w:val="0"/>
                <w:sz w:val="24"/>
                <w:szCs w:val="24"/>
              </w:rPr>
            </w:pPr>
            <w:r>
              <w:rPr>
                <w:b w:val="0"/>
                <w:sz w:val="24"/>
                <w:szCs w:val="24"/>
              </w:rPr>
              <w:t>3</w:t>
            </w:r>
          </w:p>
        </w:tc>
        <w:tc>
          <w:tcPr>
            <w:tcW w:w="2883" w:type="dxa"/>
          </w:tcPr>
          <w:p w14:paraId="0C5E21C4" w14:textId="666F301A" w:rsidR="00A50273" w:rsidRPr="000D46B3" w:rsidRDefault="00A50273" w:rsidP="00A12FEA">
            <w:pPr>
              <w:pStyle w:val="Subtitulocapitulo"/>
              <w:numPr>
                <w:ilvl w:val="0"/>
                <w:numId w:val="0"/>
              </w:numPr>
              <w:spacing w:line="276" w:lineRule="auto"/>
              <w:rPr>
                <w:b w:val="0"/>
                <w:sz w:val="24"/>
                <w:szCs w:val="24"/>
              </w:rPr>
            </w:pPr>
            <w:r>
              <w:rPr>
                <w:b w:val="0"/>
                <w:sz w:val="24"/>
                <w:szCs w:val="24"/>
              </w:rPr>
              <w:t>4</w:t>
            </w:r>
            <w:r w:rsidR="00F27E26">
              <w:rPr>
                <w:b w:val="0"/>
                <w:sz w:val="24"/>
                <w:szCs w:val="24"/>
              </w:rPr>
              <w:t>.5</w:t>
            </w:r>
          </w:p>
        </w:tc>
      </w:tr>
      <w:tr w:rsidR="00A50273" w:rsidRPr="000D46B3" w14:paraId="5C48E634" w14:textId="77777777" w:rsidTr="00A12FEA">
        <w:tc>
          <w:tcPr>
            <w:tcW w:w="7475" w:type="dxa"/>
            <w:gridSpan w:val="3"/>
          </w:tcPr>
          <w:p w14:paraId="0E7C9410" w14:textId="77777777" w:rsidR="00A50273" w:rsidRPr="00591A0D" w:rsidRDefault="00A5027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A50273" w:rsidRPr="000D46B3" w14:paraId="1BDDDB06" w14:textId="77777777" w:rsidTr="00A12FEA">
        <w:tc>
          <w:tcPr>
            <w:tcW w:w="1874" w:type="dxa"/>
            <w:vMerge w:val="restart"/>
          </w:tcPr>
          <w:p w14:paraId="73B44229" w14:textId="77777777" w:rsidR="00A50273" w:rsidRPr="00591A0D" w:rsidRDefault="00A50273"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655B26F6"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74F2A62C" w14:textId="77777777" w:rsidR="00A50273" w:rsidRPr="00591A0D" w:rsidRDefault="00A5027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A50273" w:rsidRPr="000D46B3" w14:paraId="3115D250" w14:textId="77777777" w:rsidTr="00A12FEA">
        <w:tc>
          <w:tcPr>
            <w:tcW w:w="1874" w:type="dxa"/>
            <w:vMerge/>
          </w:tcPr>
          <w:p w14:paraId="29284488"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8D9D699" w14:textId="3B906CD6" w:rsidR="00A50273" w:rsidRPr="00F27E26" w:rsidRDefault="00F27E26" w:rsidP="00A12FEA">
            <w:pPr>
              <w:pStyle w:val="Subtitulocapitulo"/>
              <w:numPr>
                <w:ilvl w:val="0"/>
                <w:numId w:val="0"/>
              </w:numPr>
              <w:spacing w:line="276" w:lineRule="auto"/>
              <w:rPr>
                <w:b w:val="0"/>
                <w:sz w:val="24"/>
                <w:szCs w:val="24"/>
              </w:rPr>
            </w:pPr>
            <w:r w:rsidRPr="00F27E26">
              <w:rPr>
                <w:b w:val="0"/>
                <w:sz w:val="24"/>
                <w:szCs w:val="24"/>
              </w:rPr>
              <w:t>-2.623</w:t>
            </w:r>
          </w:p>
        </w:tc>
        <w:tc>
          <w:tcPr>
            <w:tcW w:w="2883" w:type="dxa"/>
          </w:tcPr>
          <w:p w14:paraId="280A601C" w14:textId="1A60D45E" w:rsidR="00A50273" w:rsidRPr="00676203" w:rsidRDefault="00A50273" w:rsidP="00A12FEA">
            <w:pPr>
              <w:pStyle w:val="Subtitulocapitulo"/>
              <w:numPr>
                <w:ilvl w:val="0"/>
                <w:numId w:val="0"/>
              </w:numPr>
              <w:spacing w:line="276" w:lineRule="auto"/>
              <w:rPr>
                <w:b w:val="0"/>
                <w:sz w:val="24"/>
                <w:szCs w:val="24"/>
              </w:rPr>
            </w:pPr>
            <w:r>
              <w:rPr>
                <w:b w:val="0"/>
                <w:sz w:val="24"/>
                <w:szCs w:val="24"/>
              </w:rPr>
              <w:t>0</w:t>
            </w:r>
            <w:r w:rsidR="00F27E26">
              <w:rPr>
                <w:b w:val="0"/>
                <w:sz w:val="24"/>
                <w:szCs w:val="24"/>
              </w:rPr>
              <w:t>.009</w:t>
            </w:r>
          </w:p>
        </w:tc>
      </w:tr>
    </w:tbl>
    <w:p w14:paraId="1B984E41" w14:textId="77777777" w:rsidR="00A50273" w:rsidRDefault="00A50273" w:rsidP="00437C75">
      <w:pPr>
        <w:pStyle w:val="Subtitulocapitulo"/>
        <w:numPr>
          <w:ilvl w:val="0"/>
          <w:numId w:val="0"/>
        </w:numPr>
        <w:ind w:left="792"/>
      </w:pPr>
    </w:p>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 xml:space="preserve">Las pruebas realizadas al sistema desarrollado se han realizado utilizando un enfoque de caja negra a través de pruebas unitarias utilizando JUnit. Estas pruebas de ejecutaron en cada uno los </w:t>
      </w:r>
      <w:r>
        <w:lastRenderedPageBreak/>
        <w:t>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77777777" w:rsidR="008337F4" w:rsidRPr="00554737" w:rsidRDefault="008337F4" w:rsidP="008337F4">
      <w:pPr>
        <w:pStyle w:val="Texto"/>
        <w:ind w:left="1416"/>
      </w:pPr>
      <w:r>
        <w:t>Para la recolección de los datos de la prueba de usabilidad, se les solicitó a los estudiantes que utilizaron la superficie colaborativa llenar un formulario de usabilidad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que al 9% opinaron que no era ni fácil </w:t>
      </w:r>
      <w:r>
        <w:lastRenderedPageBreak/>
        <w:t>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lastRenderedPageBreak/>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6D33CD6" w14:textId="3D4A316D" w:rsidR="00044713" w:rsidRDefault="00044713" w:rsidP="00044713">
      <w:pPr>
        <w:pStyle w:val="Texto"/>
        <w:ind w:left="360"/>
      </w:pPr>
      <w:r>
        <w:t>Este capítulo….</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7F5C47A" w14:textId="5FDC150E" w:rsidR="00C2646C" w:rsidRDefault="00C2646C" w:rsidP="00C2646C">
      <w:pPr>
        <w:pStyle w:val="Texto"/>
        <w:ind w:left="1416"/>
      </w:pPr>
      <w:r>
        <w:t xml:space="preserve">Todas las interpretaciones mencionadas a continuación, refieren a la elaboración de </w:t>
      </w:r>
      <w:r w:rsidR="00496B6F">
        <w:t>diagramas de modelado de datos:</w:t>
      </w:r>
    </w:p>
    <w:p w14:paraId="24320A16" w14:textId="2E7EB7CB" w:rsidR="00EB6257" w:rsidRDefault="0051164B" w:rsidP="0031495D">
      <w:pPr>
        <w:pStyle w:val="Texto"/>
        <w:ind w:left="1416"/>
        <w:rPr>
          <w:b/>
        </w:rPr>
      </w:pPr>
      <w:r>
        <w:rPr>
          <w:b/>
        </w:rPr>
        <w:t>Experimentos</w:t>
      </w:r>
    </w:p>
    <w:p w14:paraId="4146F874" w14:textId="2EF90A7B"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colaborativ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t xml:space="preserve">, como lo demuestran los resultados </w:t>
      </w:r>
      <w:r>
        <w:lastRenderedPageBreak/>
        <w:t>en los que se compara el pre-test y post-test realizados</w:t>
      </w:r>
      <w:r w:rsidR="0051164B">
        <w:t>.</w:t>
      </w:r>
      <w:r w:rsidR="00BD3467">
        <w:t xml:space="preserve"> </w:t>
      </w:r>
      <w:r w:rsidR="00A35708">
        <w:t xml:space="preserve">Además, 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66DE041D" w14:textId="77777777" w:rsidR="00700603" w:rsidRDefault="00700603" w:rsidP="0031495D">
      <w:pPr>
        <w:pStyle w:val="Texto"/>
        <w:ind w:left="1416"/>
      </w:pPr>
    </w:p>
    <w:p w14:paraId="475CC6EE" w14:textId="1FAD00F0" w:rsidR="00EB6257" w:rsidRDefault="00B92CE0" w:rsidP="0031495D">
      <w:pPr>
        <w:pStyle w:val="Texto"/>
        <w:ind w:left="1416"/>
      </w:pPr>
      <w:r>
        <w:t xml:space="preserve">En los estudiantes, los resultados demuestran que no existe </w:t>
      </w:r>
      <w:r w:rsidR="00B92521">
        <w:t xml:space="preserve">diferencia </w:t>
      </w:r>
      <w:r>
        <w:t xml:space="preserve">significativa </w:t>
      </w:r>
      <w:r w:rsidR="00142BC4">
        <w:t xml:space="preserve">en la conformidad con la nota individual  </w:t>
      </w:r>
      <w:r w:rsidR="00D350F7">
        <w:t xml:space="preserve">asignada por el profesor </w:t>
      </w:r>
      <w:r w:rsidR="00142BC4">
        <w:t xml:space="preserve">al </w:t>
      </w:r>
      <w:r w:rsidR="00B92521">
        <w:t>usar una superficie colaborativa</w:t>
      </w:r>
      <w:r w:rsidR="00D350F7">
        <w:t xml:space="preserve"> comparada con experiencias previas con otras herramientas</w:t>
      </w:r>
      <w:r w:rsidR="00B92521">
        <w:t xml:space="preserve">. Sin embargo, </w:t>
      </w:r>
      <w:r w:rsidR="00246A43">
        <w:t>con</w:t>
      </w:r>
      <w:r w:rsidR="00B92521">
        <w:t xml:space="preserve"> </w:t>
      </w:r>
      <w:r w:rsidR="00700603">
        <w:t xml:space="preserve">a una observación más detallada de las respuestas obtenidas, </w:t>
      </w:r>
      <w:r w:rsidR="00B92521">
        <w:t xml:space="preserve">se </w:t>
      </w:r>
      <w:r w:rsidR="00246A43">
        <w:t xml:space="preserve">aprecia </w:t>
      </w:r>
      <w:r w:rsidR="00B92521">
        <w:t xml:space="preserve">un ligero aumento en el nivel </w:t>
      </w:r>
      <w:r w:rsidR="00700603">
        <w:t>conformidad cuando se utiliza</w:t>
      </w:r>
      <w:r w:rsidR="00142BC4">
        <w:t xml:space="preserve"> </w:t>
      </w:r>
      <w:r w:rsidR="00246A43">
        <w:t>la superficie</w:t>
      </w:r>
      <w:r w:rsidR="005A712C">
        <w:t xml:space="preserve"> colaborativa</w:t>
      </w:r>
      <w:r w:rsidR="00700603">
        <w:t>.</w:t>
      </w:r>
    </w:p>
    <w:p w14:paraId="7637A73F" w14:textId="5B81AAF8" w:rsidR="003712E4" w:rsidRDefault="00F563D3" w:rsidP="003712E4">
      <w:pPr>
        <w:pStyle w:val="Texto"/>
        <w:ind w:left="1416"/>
      </w:pPr>
      <w:r>
        <w:t>Por otro lado</w:t>
      </w:r>
      <w:r w:rsidR="003712E4">
        <w:t xml:space="preserve">, se evidencia que existe un efecto positivo </w:t>
      </w:r>
      <w:r w:rsidR="00700603">
        <w:t xml:space="preserve">en la conformidad de los alumnos </w:t>
      </w:r>
      <w:r w:rsidR="003712E4">
        <w:t>cuando se utiliza</w:t>
      </w:r>
      <w:r w:rsidR="003712E4">
        <w:t xml:space="preserve"> una superficie colaborativa</w:t>
      </w:r>
      <w:r w:rsidR="003712E4">
        <w:t xml:space="preserve"> en relación  </w:t>
      </w:r>
      <w:r w:rsidR="00700603">
        <w:t>a</w:t>
      </w:r>
      <w:r w:rsidR="003712E4">
        <w:t xml:space="preserve"> la calificación grupal.</w:t>
      </w:r>
      <w:r w:rsidR="00DD1CCA">
        <w:t xml:space="preserve"> </w:t>
      </w:r>
    </w:p>
    <w:p w14:paraId="4D9B64E5" w14:textId="7A6D2133" w:rsidR="00EB6257" w:rsidRDefault="00700603" w:rsidP="0031495D">
      <w:pPr>
        <w:pStyle w:val="Texto"/>
        <w:ind w:left="1416"/>
      </w:pPr>
      <w:r>
        <w:t xml:space="preserve">Además </w:t>
      </w:r>
      <w:r w:rsidR="00496B6F">
        <w:t xml:space="preserve">los datos sugieren </w:t>
      </w:r>
      <w:r>
        <w:t>una mejor percepción de equidad de carga de trabajo en los alumnos</w:t>
      </w:r>
      <w:r w:rsidR="00F563D3">
        <w:t>,</w:t>
      </w:r>
      <w:r>
        <w:t xml:space="preserve"> cuando </w:t>
      </w:r>
      <w:r w:rsidR="004240A8">
        <w:t xml:space="preserve">utilizan </w:t>
      </w:r>
      <w:r>
        <w:t>una superficie colaborativa</w:t>
      </w:r>
      <w:bookmarkStart w:id="10" w:name="_GoBack"/>
      <w:bookmarkEnd w:id="10"/>
      <w:r>
        <w:t>.</w:t>
      </w:r>
    </w:p>
    <w:p w14:paraId="1AEF1DE4" w14:textId="77777777" w:rsidR="00700603" w:rsidRDefault="00700603" w:rsidP="0031495D">
      <w:pPr>
        <w:pStyle w:val="Texto"/>
        <w:ind w:left="1416"/>
      </w:pPr>
    </w:p>
    <w:p w14:paraId="257F4738" w14:textId="251C66AB" w:rsidR="00EB6257" w:rsidRPr="00EB6257" w:rsidRDefault="00EB6257" w:rsidP="0031495D">
      <w:pPr>
        <w:pStyle w:val="Texto"/>
        <w:ind w:left="1416"/>
        <w:rPr>
          <w:b/>
        </w:rPr>
      </w:pPr>
      <w:r w:rsidRPr="00EB6257">
        <w:rPr>
          <w:b/>
        </w:rPr>
        <w:t>Usabilidad</w:t>
      </w:r>
    </w:p>
    <w:p w14:paraId="79A409E4" w14:textId="77777777" w:rsidR="00EB6257" w:rsidRDefault="00EB6257" w:rsidP="0031495D">
      <w:pPr>
        <w:pStyle w:val="Texto"/>
        <w:ind w:left="1416"/>
      </w:pPr>
    </w:p>
    <w:p w14:paraId="04C82D69" w14:textId="2A6CB8FD" w:rsidR="00E44A53" w:rsidRPr="00953410" w:rsidRDefault="00E44A53" w:rsidP="00E44A53">
      <w:pPr>
        <w:pStyle w:val="NombreCapitulo"/>
        <w:numPr>
          <w:ilvl w:val="0"/>
          <w:numId w:val="0"/>
        </w:numPr>
        <w:ind w:left="360" w:hanging="360"/>
        <w:rPr>
          <w:lang w:val="en-US"/>
        </w:rPr>
      </w:pPr>
      <w:r>
        <w:lastRenderedPageBreak/>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31495D">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626CB6" w:rsidRDefault="002E39B0" w:rsidP="00E44A53">
      <w:pPr>
        <w:pStyle w:val="NombreCapitulo"/>
        <w:numPr>
          <w:ilvl w:val="0"/>
          <w:numId w:val="0"/>
        </w:numPr>
        <w:ind w:left="360" w:hanging="360"/>
      </w:pPr>
      <w:r w:rsidRPr="00626CB6">
        <w:t>Resulted</w:t>
      </w:r>
      <w:r w:rsidR="00483445" w:rsidRPr="00626CB6">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A356116" w14:textId="7214A270" w:rsidR="00A45EDD" w:rsidRPr="00A45EDD" w:rsidRDefault="000C40F1">
      <w:pPr>
        <w:pStyle w:val="NormalWeb"/>
        <w:ind w:left="640" w:hanging="640"/>
        <w:divId w:val="1000542844"/>
        <w:rPr>
          <w:rFonts w:ascii="Arial" w:eastAsiaTheme="minorEastAsia" w:hAnsi="Arial" w:cs="Arial"/>
          <w:noProof/>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A45EDD" w:rsidRPr="00A45EDD">
        <w:rPr>
          <w:rFonts w:ascii="Arial" w:hAnsi="Arial" w:cs="Arial"/>
          <w:noProof/>
        </w:rPr>
        <w:t>[1]</w:t>
      </w:r>
      <w:r w:rsidR="00A45EDD" w:rsidRPr="00A45EDD">
        <w:rPr>
          <w:rFonts w:ascii="Arial" w:hAnsi="Arial" w:cs="Arial"/>
          <w:noProof/>
        </w:rPr>
        <w:tab/>
        <w:t>Kaplan, “Graduate Recruitment Report: Employer Perspectives,” 2014.</w:t>
      </w:r>
    </w:p>
    <w:p w14:paraId="7CDA54E4"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w:t>
      </w:r>
      <w:r w:rsidRPr="00A45EDD">
        <w:rPr>
          <w:rFonts w:ascii="Arial" w:hAnsi="Arial" w:cs="Arial"/>
          <w:noProof/>
        </w:rPr>
        <w:tab/>
        <w:t>National Association of Colleges and Employers, “The Skills and Qualities Employers Want in Their Class of 2013 Recruits,” 2012. [Online]. Available: http://www.naceweb.org/s10242012/skills-abilities-qualities-new-hires/. [Accessed: 16-Feb-2015].</w:t>
      </w:r>
    </w:p>
    <w:p w14:paraId="5EF7AF1B"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w:t>
      </w:r>
      <w:r w:rsidRPr="00A45EDD">
        <w:rPr>
          <w:rFonts w:ascii="Arial" w:hAnsi="Arial" w:cs="Arial"/>
          <w:noProof/>
        </w:rPr>
        <w:tab/>
        <w:t>J. Rick, P. Marshall, and N. Yuill, “Beyond one-size-fits-all: how interactive tabletops support collaborative learning,” 2011.</w:t>
      </w:r>
    </w:p>
    <w:p w14:paraId="5F057772"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4]</w:t>
      </w:r>
      <w:r w:rsidRPr="00A45EDD">
        <w:rPr>
          <w:rFonts w:ascii="Arial" w:hAnsi="Arial" w:cs="Arial"/>
          <w:noProof/>
        </w:rPr>
        <w:tab/>
        <w:t xml:space="preserve">R. Martinez Maldonado, J. Kay, K. Yacef, and B. Schwendimann, “An interactive teacher’s dashboard for monitoring groups in a multi-tabletop learning environment,” in </w:t>
      </w:r>
      <w:r w:rsidRPr="00A45EDD">
        <w:rPr>
          <w:rFonts w:ascii="Arial" w:hAnsi="Arial" w:cs="Arial"/>
          <w:i/>
          <w:iCs/>
          <w:noProof/>
        </w:rPr>
        <w:t>Lecture Notes in Computer Science (including subseries Lecture Notes in Artificial Intelligence and Lecture Notes in Bioinformatics)</w:t>
      </w:r>
      <w:r w:rsidRPr="00A45EDD">
        <w:rPr>
          <w:rFonts w:ascii="Arial" w:hAnsi="Arial" w:cs="Arial"/>
          <w:noProof/>
        </w:rPr>
        <w:t>, 2012, vol. 7315 LNCS.</w:t>
      </w:r>
    </w:p>
    <w:p w14:paraId="6FC44C0B"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5]</w:t>
      </w:r>
      <w:r w:rsidRPr="00A45EDD">
        <w:rPr>
          <w:rFonts w:ascii="Arial" w:hAnsi="Arial" w:cs="Arial"/>
          <w:noProof/>
        </w:rPr>
        <w:tab/>
        <w:t xml:space="preserve">P. Dillenbourg and M. Evans, “Interactive tabletops in education,” </w:t>
      </w:r>
      <w:r w:rsidRPr="00A45EDD">
        <w:rPr>
          <w:rFonts w:ascii="Arial" w:hAnsi="Arial" w:cs="Arial"/>
          <w:i/>
          <w:iCs/>
          <w:noProof/>
        </w:rPr>
        <w:t>Int. J. Comput. Collab. Learn.</w:t>
      </w:r>
      <w:r w:rsidRPr="00A45EDD">
        <w:rPr>
          <w:rFonts w:ascii="Arial" w:hAnsi="Arial" w:cs="Arial"/>
          <w:noProof/>
        </w:rPr>
        <w:t>, vol. 6, no. 4, 2011.</w:t>
      </w:r>
    </w:p>
    <w:p w14:paraId="58A636F5"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6]</w:t>
      </w:r>
      <w:r w:rsidRPr="00A45EDD">
        <w:rPr>
          <w:rFonts w:ascii="Arial" w:hAnsi="Arial" w:cs="Arial"/>
          <w:noProof/>
        </w:rPr>
        <w:tab/>
        <w:t xml:space="preserve">O. Hilliges, L. Terrenghi, S. Boring, D. Kim, H. Richter, and A. Butz, “Designing for collaborative creative problem solving,” in </w:t>
      </w:r>
      <w:r w:rsidRPr="00A45EDD">
        <w:rPr>
          <w:rFonts w:ascii="Arial" w:hAnsi="Arial" w:cs="Arial"/>
          <w:i/>
          <w:iCs/>
          <w:noProof/>
        </w:rPr>
        <w:t>Proceedings of the 6th ACM SIGCHI conference on Creativity &amp; cognition - C&amp;C ’07</w:t>
      </w:r>
      <w:r w:rsidRPr="00A45EDD">
        <w:rPr>
          <w:rFonts w:ascii="Arial" w:hAnsi="Arial" w:cs="Arial"/>
          <w:noProof/>
        </w:rPr>
        <w:t>, 2007, pp. 1–2.</w:t>
      </w:r>
    </w:p>
    <w:p w14:paraId="7B9743AB"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7]</w:t>
      </w:r>
      <w:r w:rsidRPr="00A45EDD">
        <w:rPr>
          <w:rFonts w:ascii="Arial" w:hAnsi="Arial" w:cs="Arial"/>
          <w:noProof/>
        </w:rPr>
        <w:tab/>
        <w:t xml:space="preserve">F. Geyer, U. Pfeil, A. Höchtl, J. Budzinski, and H. Reiterer, “Designing Reality-Based Interfaces for Creative Group Work,” </w:t>
      </w:r>
      <w:r w:rsidRPr="00A45EDD">
        <w:rPr>
          <w:rFonts w:ascii="Arial" w:hAnsi="Arial" w:cs="Arial"/>
          <w:i/>
          <w:iCs/>
          <w:noProof/>
        </w:rPr>
        <w:t>Human-Computer Interact.</w:t>
      </w:r>
      <w:r w:rsidRPr="00A45EDD">
        <w:rPr>
          <w:rFonts w:ascii="Arial" w:hAnsi="Arial" w:cs="Arial"/>
          <w:noProof/>
        </w:rPr>
        <w:t>, pp. 165–174, 2011.</w:t>
      </w:r>
    </w:p>
    <w:p w14:paraId="750C022F"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8]</w:t>
      </w:r>
      <w:r w:rsidRPr="00A45EDD">
        <w:rPr>
          <w:rFonts w:ascii="Arial" w:hAnsi="Arial" w:cs="Arial"/>
          <w:noProof/>
        </w:rPr>
        <w:tab/>
        <w:t xml:space="preserve">R. M. Chory‐Assad, “Classroom justice: Perceptions of fairness as a predictor of student motivation, learning, and aggression,” </w:t>
      </w:r>
      <w:r w:rsidRPr="00A45EDD">
        <w:rPr>
          <w:rFonts w:ascii="Arial" w:hAnsi="Arial" w:cs="Arial"/>
          <w:i/>
          <w:iCs/>
          <w:noProof/>
        </w:rPr>
        <w:t>Commun. Q.</w:t>
      </w:r>
      <w:r w:rsidRPr="00A45EDD">
        <w:rPr>
          <w:rFonts w:ascii="Arial" w:hAnsi="Arial" w:cs="Arial"/>
          <w:noProof/>
        </w:rPr>
        <w:t>, vol. 50, no. 1, pp. 58–77, Jan. 2002.</w:t>
      </w:r>
    </w:p>
    <w:p w14:paraId="68BCCA12"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9]</w:t>
      </w:r>
      <w:r w:rsidRPr="00A45EDD">
        <w:rPr>
          <w:rFonts w:ascii="Arial" w:hAnsi="Arial" w:cs="Arial"/>
          <w:noProof/>
        </w:rPr>
        <w:tab/>
        <w:t xml:space="preserve">R. Martínez, A. Collins, J. Kay, and K. Yacef, “Who did what? Who said that?,” in </w:t>
      </w:r>
      <w:r w:rsidRPr="00A45EDD">
        <w:rPr>
          <w:rFonts w:ascii="Arial" w:hAnsi="Arial" w:cs="Arial"/>
          <w:i/>
          <w:iCs/>
          <w:noProof/>
        </w:rPr>
        <w:t>Proceedings of the ACM International Conference on Interactive Tabletops and Surfaces - ITS ’11</w:t>
      </w:r>
      <w:r w:rsidRPr="00A45EDD">
        <w:rPr>
          <w:rFonts w:ascii="Arial" w:hAnsi="Arial" w:cs="Arial"/>
          <w:noProof/>
        </w:rPr>
        <w:t>, 2011.</w:t>
      </w:r>
    </w:p>
    <w:p w14:paraId="2DA0FE44"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10]</w:t>
      </w:r>
      <w:r w:rsidRPr="00A45EDD">
        <w:rPr>
          <w:rFonts w:ascii="Arial" w:hAnsi="Arial" w:cs="Arial"/>
          <w:noProof/>
        </w:rPr>
        <w:tab/>
        <w:t>J. H. Hayes, T. C. Lethbridge, and D. Port, “Evaluating individual contribution toward group software engineering projects,” pp. 1–2, May 2003.</w:t>
      </w:r>
    </w:p>
    <w:p w14:paraId="1447357F"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lastRenderedPageBreak/>
        <w:t>[11]</w:t>
      </w:r>
      <w:r w:rsidRPr="00A45EDD">
        <w:rPr>
          <w:rFonts w:ascii="Arial" w:hAnsi="Arial" w:cs="Arial"/>
          <w:noProof/>
        </w:rPr>
        <w:tab/>
        <w:t xml:space="preserve">A. M. Piper and J. D. Hollan, “Tabletop displays for small group study,” in </w:t>
      </w:r>
      <w:r w:rsidRPr="00A45EDD">
        <w:rPr>
          <w:rFonts w:ascii="Arial" w:hAnsi="Arial" w:cs="Arial"/>
          <w:i/>
          <w:iCs/>
          <w:noProof/>
        </w:rPr>
        <w:t>Proceedings of the 27th international conference on Human factors in computing systems - CHI 09</w:t>
      </w:r>
      <w:r w:rsidRPr="00A45EDD">
        <w:rPr>
          <w:rFonts w:ascii="Arial" w:hAnsi="Arial" w:cs="Arial"/>
          <w:noProof/>
        </w:rPr>
        <w:t>, 2009, p. 1227.</w:t>
      </w:r>
    </w:p>
    <w:p w14:paraId="0ADC04DC"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12]</w:t>
      </w:r>
      <w:r w:rsidRPr="00A45EDD">
        <w:rPr>
          <w:rFonts w:ascii="Arial" w:hAnsi="Arial" w:cs="Arial"/>
          <w:noProof/>
        </w:rPr>
        <w:tab/>
        <w:t xml:space="preserve">R. Martinez, J. Kay, and K. Yacef, “Visualisations for longitudinal participation, contribution and progress of a collaborative task at the tabletop,” </w:t>
      </w:r>
      <w:r w:rsidRPr="00A45EDD">
        <w:rPr>
          <w:rFonts w:ascii="Arial" w:hAnsi="Arial" w:cs="Arial"/>
          <w:i/>
          <w:iCs/>
          <w:noProof/>
        </w:rPr>
        <w:t>Int. Conf. Comput. Support. Collab. Learn. CSCL 2011</w:t>
      </w:r>
      <w:r w:rsidRPr="00A45EDD">
        <w:rPr>
          <w:rFonts w:ascii="Arial" w:hAnsi="Arial" w:cs="Arial"/>
          <w:noProof/>
        </w:rPr>
        <w:t>, pp. 25–32, 2011.</w:t>
      </w:r>
    </w:p>
    <w:p w14:paraId="35B3167B"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13]</w:t>
      </w:r>
      <w:r w:rsidRPr="00A45EDD">
        <w:rPr>
          <w:rFonts w:ascii="Arial" w:hAnsi="Arial" w:cs="Arial"/>
          <w:noProof/>
        </w:rPr>
        <w:tab/>
        <w:t>Nuisense, “Ideum and 3M Touch Systems launch new Platform 46 multi-touch tables.” [Online]. Available: http://www.gizmag.com/ideum-3m-platform-multitouch-tables/27823/. [Accessed: 19-Feb-2015].</w:t>
      </w:r>
    </w:p>
    <w:p w14:paraId="32724D1E"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14]</w:t>
      </w:r>
      <w:r w:rsidRPr="00A45EDD">
        <w:rPr>
          <w:rFonts w:ascii="Arial" w:hAnsi="Arial" w:cs="Arial"/>
          <w:noProof/>
        </w:rPr>
        <w:tab/>
        <w:t>“New Samsung SUR40 for Microsoft Surface is Available to Pre-order in India also.” [Online]. Available: http://www.indianweb2.com/2014/05/new-samsung-sur40-microsoft-surface-available-pre-order-india-also/. [Accessed: 19-Feb-2015].</w:t>
      </w:r>
    </w:p>
    <w:p w14:paraId="660548F8"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15]</w:t>
      </w:r>
      <w:r w:rsidRPr="00A45EDD">
        <w:rPr>
          <w:rFonts w:ascii="Arial" w:hAnsi="Arial" w:cs="Arial"/>
          <w:noProof/>
        </w:rPr>
        <w:tab/>
        <w:t>“Ubi Interactive | PRODUCT.” [Online]. Available: http://www.ubi-interactive.com/product/#PRODUCT. [Accessed: 19-Feb-2015].</w:t>
      </w:r>
    </w:p>
    <w:p w14:paraId="73CD4076"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16]</w:t>
      </w:r>
      <w:r w:rsidRPr="00A45EDD">
        <w:rPr>
          <w:rFonts w:ascii="Arial" w:hAnsi="Arial" w:cs="Arial"/>
          <w:noProof/>
        </w:rPr>
        <w:tab/>
        <w:t xml:space="preserve">S. Xu and C. M. Manders, “Building a multi-touch tabletop for classrooms,” </w:t>
      </w:r>
      <w:r w:rsidRPr="00A45EDD">
        <w:rPr>
          <w:rFonts w:ascii="Arial" w:hAnsi="Arial" w:cs="Arial"/>
          <w:i/>
          <w:iCs/>
          <w:noProof/>
        </w:rPr>
        <w:t>Lect. Notes Comput. Sci. (including Subser. Lect. Notes Artif. Intell. Lect. Notes Bioinformatics)</w:t>
      </w:r>
      <w:r w:rsidRPr="00A45EDD">
        <w:rPr>
          <w:rFonts w:ascii="Arial" w:hAnsi="Arial" w:cs="Arial"/>
          <w:noProof/>
        </w:rPr>
        <w:t>, vol. 6872 LNCS, pp. 131–138, 2011.</w:t>
      </w:r>
    </w:p>
    <w:p w14:paraId="242EDE10"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17]</w:t>
      </w:r>
      <w:r w:rsidRPr="00A45EDD">
        <w:rPr>
          <w:rFonts w:ascii="Arial" w:hAnsi="Arial" w:cs="Arial"/>
          <w:noProof/>
        </w:rPr>
        <w:tab/>
        <w:t xml:space="preserve">H. Sharp, </w:t>
      </w:r>
      <w:r w:rsidRPr="00A45EDD">
        <w:rPr>
          <w:rFonts w:ascii="Arial" w:hAnsi="Arial" w:cs="Arial"/>
          <w:i/>
          <w:iCs/>
          <w:noProof/>
        </w:rPr>
        <w:t>Interaction Design: Beyond Human Computer Interaction.</w:t>
      </w:r>
      <w:r w:rsidRPr="00A45EDD">
        <w:rPr>
          <w:rFonts w:ascii="Arial" w:hAnsi="Arial" w:cs="Arial"/>
          <w:noProof/>
        </w:rPr>
        <w:t>, vol. 1. John Wiley &amp; Sons, 2007.</w:t>
      </w:r>
    </w:p>
    <w:p w14:paraId="3509D492"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18]</w:t>
      </w:r>
      <w:r w:rsidRPr="00A45EDD">
        <w:rPr>
          <w:rFonts w:ascii="Arial" w:hAnsi="Arial" w:cs="Arial"/>
          <w:noProof/>
        </w:rPr>
        <w:tab/>
        <w:t xml:space="preserve">A. Dix, J. Finlay, G. D. Abwod, and R. Beale, </w:t>
      </w:r>
      <w:r w:rsidRPr="00A45EDD">
        <w:rPr>
          <w:rFonts w:ascii="Arial" w:hAnsi="Arial" w:cs="Arial"/>
          <w:i/>
          <w:iCs/>
          <w:noProof/>
        </w:rPr>
        <w:t>Human Computer Interaction</w:t>
      </w:r>
      <w:r w:rsidRPr="00A45EDD">
        <w:rPr>
          <w:rFonts w:ascii="Arial" w:hAnsi="Arial" w:cs="Arial"/>
          <w:noProof/>
        </w:rPr>
        <w:t>, 3rd Editio. Pearson, 2004.</w:t>
      </w:r>
    </w:p>
    <w:p w14:paraId="552CA6D3"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19]</w:t>
      </w:r>
      <w:r w:rsidRPr="00A45EDD">
        <w:rPr>
          <w:rFonts w:ascii="Arial" w:hAnsi="Arial" w:cs="Arial"/>
          <w:noProof/>
        </w:rPr>
        <w:tab/>
        <w:t xml:space="preserve">U. M. Borghoff and J. H. Schlichter, </w:t>
      </w:r>
      <w:r w:rsidRPr="00A45EDD">
        <w:rPr>
          <w:rFonts w:ascii="Arial" w:hAnsi="Arial" w:cs="Arial"/>
          <w:i/>
          <w:iCs/>
          <w:noProof/>
        </w:rPr>
        <w:t>Computer-Supported Cooperative Work: Introduction to Distributed Applications</w:t>
      </w:r>
      <w:r w:rsidRPr="00A45EDD">
        <w:rPr>
          <w:rFonts w:ascii="Arial" w:hAnsi="Arial" w:cs="Arial"/>
          <w:noProof/>
        </w:rPr>
        <w:t>. Springer Science &amp; Business Media, 2000.</w:t>
      </w:r>
    </w:p>
    <w:p w14:paraId="2D08D8ED"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0]</w:t>
      </w:r>
      <w:r w:rsidRPr="00A45EDD">
        <w:rPr>
          <w:rFonts w:ascii="Arial" w:hAnsi="Arial" w:cs="Arial"/>
          <w:noProof/>
        </w:rPr>
        <w:tab/>
        <w:t xml:space="preserve">P. Wilson, </w:t>
      </w:r>
      <w:r w:rsidRPr="00A45EDD">
        <w:rPr>
          <w:rFonts w:ascii="Arial" w:hAnsi="Arial" w:cs="Arial"/>
          <w:i/>
          <w:iCs/>
          <w:noProof/>
        </w:rPr>
        <w:t>Computer Supported Cooperative Work:: An Introduction</w:t>
      </w:r>
      <w:r w:rsidRPr="00A45EDD">
        <w:rPr>
          <w:rFonts w:ascii="Arial" w:hAnsi="Arial" w:cs="Arial"/>
          <w:noProof/>
        </w:rPr>
        <w:t>. Springer Science &amp; Business Media, 1991.</w:t>
      </w:r>
    </w:p>
    <w:p w14:paraId="4776C1A2"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1]</w:t>
      </w:r>
      <w:r w:rsidRPr="00A45EDD">
        <w:rPr>
          <w:rFonts w:ascii="Arial" w:hAnsi="Arial" w:cs="Arial"/>
          <w:noProof/>
        </w:rPr>
        <w:tab/>
        <w:t xml:space="preserve">C. Müller-Tomfelde, </w:t>
      </w:r>
      <w:r w:rsidRPr="00A45EDD">
        <w:rPr>
          <w:rFonts w:ascii="Arial" w:hAnsi="Arial" w:cs="Arial"/>
          <w:i/>
          <w:iCs/>
          <w:noProof/>
        </w:rPr>
        <w:t>Tabletops - Horizontal Interactive Displays: Horizontal Interactive Displays</w:t>
      </w:r>
      <w:r w:rsidRPr="00A45EDD">
        <w:rPr>
          <w:rFonts w:ascii="Arial" w:hAnsi="Arial" w:cs="Arial"/>
          <w:noProof/>
        </w:rPr>
        <w:t>. Springer Science &amp; Business Media, 2010, pp. 1–20.</w:t>
      </w:r>
    </w:p>
    <w:p w14:paraId="31EF2CE8"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lastRenderedPageBreak/>
        <w:t>[22]</w:t>
      </w:r>
      <w:r w:rsidRPr="00A45EDD">
        <w:rPr>
          <w:rFonts w:ascii="Arial" w:hAnsi="Arial" w:cs="Arial"/>
          <w:noProof/>
        </w:rPr>
        <w:tab/>
        <w:t xml:space="preserve">C. Shen, C. Shen, K. Ryall, K. Ryall, C. Forlines, C. Forlines, A. Esenther, and A. Esenther, “Informing the Design of Direct- Touch Tabletops,” </w:t>
      </w:r>
      <w:r w:rsidRPr="00A45EDD">
        <w:rPr>
          <w:rFonts w:ascii="Arial" w:hAnsi="Arial" w:cs="Arial"/>
          <w:i/>
          <w:iCs/>
          <w:noProof/>
        </w:rPr>
        <w:t>Ieee Comput. Graph. Appl.</w:t>
      </w:r>
      <w:r w:rsidRPr="00A45EDD">
        <w:rPr>
          <w:rFonts w:ascii="Arial" w:hAnsi="Arial" w:cs="Arial"/>
          <w:noProof/>
        </w:rPr>
        <w:t>, no. October, 2006.</w:t>
      </w:r>
    </w:p>
    <w:p w14:paraId="3F9A9DF1"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3]</w:t>
      </w:r>
      <w:r w:rsidRPr="00A45EDD">
        <w:rPr>
          <w:rFonts w:ascii="Arial" w:hAnsi="Arial" w:cs="Arial"/>
          <w:noProof/>
        </w:rPr>
        <w:tab/>
        <w:t xml:space="preserve">J. O. Wobbrock, M. R. Morris, and A. D. Wilson, “User-defined gestures for surface computing,” </w:t>
      </w:r>
      <w:r w:rsidRPr="00A45EDD">
        <w:rPr>
          <w:rFonts w:ascii="Arial" w:hAnsi="Arial" w:cs="Arial"/>
          <w:i/>
          <w:iCs/>
          <w:noProof/>
        </w:rPr>
        <w:t>Proc. 27th Int. Conf. Hum. factors Comput. Syst. - CHI 09</w:t>
      </w:r>
      <w:r w:rsidRPr="00A45EDD">
        <w:rPr>
          <w:rFonts w:ascii="Arial" w:hAnsi="Arial" w:cs="Arial"/>
          <w:noProof/>
        </w:rPr>
        <w:t>, 2009.</w:t>
      </w:r>
    </w:p>
    <w:p w14:paraId="29AA0257"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4]</w:t>
      </w:r>
      <w:r w:rsidRPr="00A45EDD">
        <w:rPr>
          <w:rFonts w:ascii="Arial" w:hAnsi="Arial" w:cs="Arial"/>
          <w:noProof/>
        </w:rPr>
        <w:tab/>
        <w:t>Nuisense, “Projected Capacitive Multi Touch Foil Vs. Infrared Touch Cover.” [Online]. Available: http://www.nuisense.com/projectedcapacitivevsir.aspx?l=en-US. [Accessed: 21-Feb-2015].</w:t>
      </w:r>
    </w:p>
    <w:p w14:paraId="7A288AA2"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5]</w:t>
      </w:r>
      <w:r w:rsidRPr="00A45EDD">
        <w:rPr>
          <w:rFonts w:ascii="Arial" w:hAnsi="Arial" w:cs="Arial"/>
          <w:noProof/>
        </w:rPr>
        <w:tab/>
        <w:t>“V120:Duo - An optical tracking system in a single, plug-and-play package - OptiTrack.” [Online]. Available: http://www.optitrack.com/products/v120-duo/. [Accessed: 19-Feb-2015].</w:t>
      </w:r>
    </w:p>
    <w:p w14:paraId="005B708D"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6]</w:t>
      </w:r>
      <w:r w:rsidRPr="00A45EDD">
        <w:rPr>
          <w:rFonts w:ascii="Arial" w:hAnsi="Arial" w:cs="Arial"/>
          <w:noProof/>
        </w:rPr>
        <w:tab/>
        <w:t>TUIO, “TUIO.” [Online]. Available: http://www.tuio.org/. [Accessed: 21-Feb-2015].</w:t>
      </w:r>
    </w:p>
    <w:p w14:paraId="4EF982E6"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7]</w:t>
      </w:r>
      <w:r w:rsidRPr="00A45EDD">
        <w:rPr>
          <w:rFonts w:ascii="Arial" w:hAnsi="Arial" w:cs="Arial"/>
          <w:noProof/>
        </w:rPr>
        <w:tab/>
        <w:t xml:space="preserve">J. Hochenbaum and A. Kapur, “Adding Z-Depth and Pressure Expressivity to Tangible Tabletop Surfaces,” </w:t>
      </w:r>
      <w:r w:rsidRPr="00A45EDD">
        <w:rPr>
          <w:rFonts w:ascii="Arial" w:hAnsi="Arial" w:cs="Arial"/>
          <w:i/>
          <w:iCs/>
          <w:noProof/>
        </w:rPr>
        <w:t>Proc. Int. Conf. New Interfaces Music. Expr.</w:t>
      </w:r>
      <w:r w:rsidRPr="00A45EDD">
        <w:rPr>
          <w:rFonts w:ascii="Arial" w:hAnsi="Arial" w:cs="Arial"/>
          <w:noProof/>
        </w:rPr>
        <w:t>, pp. 240–243, 2011.</w:t>
      </w:r>
    </w:p>
    <w:p w14:paraId="551F9BCE"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8]</w:t>
      </w:r>
      <w:r w:rsidRPr="00A45EDD">
        <w:rPr>
          <w:rFonts w:ascii="Arial" w:hAnsi="Arial" w:cs="Arial"/>
          <w:noProof/>
        </w:rPr>
        <w:tab/>
        <w:t xml:space="preserve">C. Wu, Y. Suo, C. Yu, Y. Shi, and Y. Qin, “uPlatform: A customizable multi-user windowing system for interactive tabletop,” </w:t>
      </w:r>
      <w:r w:rsidRPr="00A45EDD">
        <w:rPr>
          <w:rFonts w:ascii="Arial" w:hAnsi="Arial" w:cs="Arial"/>
          <w:i/>
          <w:iCs/>
          <w:noProof/>
        </w:rPr>
        <w:t>Lect. Notes Comput. Sci. (including Subser. Lect. Notes Artif. Intell. Lect. Notes Bioinformatics)</w:t>
      </w:r>
      <w:r w:rsidRPr="00A45EDD">
        <w:rPr>
          <w:rFonts w:ascii="Arial" w:hAnsi="Arial" w:cs="Arial"/>
          <w:noProof/>
        </w:rPr>
        <w:t>, vol. 6761 LNCS, pp. 507–516, 2011.</w:t>
      </w:r>
    </w:p>
    <w:p w14:paraId="38A9056E"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29]</w:t>
      </w:r>
      <w:r w:rsidRPr="00A45EDD">
        <w:rPr>
          <w:rFonts w:ascii="Arial" w:hAnsi="Arial" w:cs="Arial"/>
          <w:noProof/>
        </w:rPr>
        <w:tab/>
        <w:t>NuiGroup, “mt4j - MT4j - an open framework to create visually rich 2D/3D multi-touch applications in java - Google Project Hosting.” [Online]. Available: https://code.google.com/p/mt4j/. [Accessed: 21-Feb-2015].</w:t>
      </w:r>
    </w:p>
    <w:p w14:paraId="47420D66"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0]</w:t>
      </w:r>
      <w:r w:rsidRPr="00A45EDD">
        <w:rPr>
          <w:rFonts w:ascii="Arial" w:hAnsi="Arial" w:cs="Arial"/>
          <w:noProof/>
        </w:rPr>
        <w:tab/>
        <w:t xml:space="preserve">N. Sangsuriyachot and M. Sugimoto, “Novel interaction techniques based on a combination of hand and foot gestures in tabletop environments,” in </w:t>
      </w:r>
      <w:r w:rsidRPr="00A45EDD">
        <w:rPr>
          <w:rFonts w:ascii="Arial" w:hAnsi="Arial" w:cs="Arial"/>
          <w:i/>
          <w:iCs/>
          <w:noProof/>
        </w:rPr>
        <w:t>Proceedings of the 10th asia pacific conference on Computer human interaction - APCHI ’12</w:t>
      </w:r>
      <w:r w:rsidRPr="00A45EDD">
        <w:rPr>
          <w:rFonts w:ascii="Arial" w:hAnsi="Arial" w:cs="Arial"/>
          <w:noProof/>
        </w:rPr>
        <w:t>, 2012, p. 21.</w:t>
      </w:r>
    </w:p>
    <w:p w14:paraId="4C08E3FC"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1]</w:t>
      </w:r>
      <w:r w:rsidRPr="00A45EDD">
        <w:rPr>
          <w:rFonts w:ascii="Arial" w:hAnsi="Arial" w:cs="Arial"/>
          <w:noProof/>
        </w:rPr>
        <w:tab/>
        <w:t xml:space="preserve">A. Camurri and C. Costa, Eds., </w:t>
      </w:r>
      <w:r w:rsidRPr="00A45EDD">
        <w:rPr>
          <w:rFonts w:ascii="Arial" w:hAnsi="Arial" w:cs="Arial"/>
          <w:i/>
          <w:iCs/>
          <w:noProof/>
        </w:rPr>
        <w:t>Intelligent Technologies for Interactive Entertainment</w:t>
      </w:r>
      <w:r w:rsidRPr="00A45EDD">
        <w:rPr>
          <w:rFonts w:ascii="Arial" w:hAnsi="Arial" w:cs="Arial"/>
          <w:noProof/>
        </w:rPr>
        <w:t>, vol. 78. Berlin, Heidelberg: Springer Berlin Heidelberg, 2012.</w:t>
      </w:r>
    </w:p>
    <w:p w14:paraId="0C1F23E6"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lastRenderedPageBreak/>
        <w:t>[32]</w:t>
      </w:r>
      <w:r w:rsidRPr="00A45EDD">
        <w:rPr>
          <w:rFonts w:ascii="Arial" w:hAnsi="Arial" w:cs="Arial"/>
          <w:noProof/>
        </w:rPr>
        <w:tab/>
        <w:t xml:space="preserve">T. Hammond, B. Eoff, B. Paulson, A. Wolin, K. Dahmen, J. Johnston, and P. Rajan, “Free-sketch recognition,” in </w:t>
      </w:r>
      <w:r w:rsidRPr="00A45EDD">
        <w:rPr>
          <w:rFonts w:ascii="Arial" w:hAnsi="Arial" w:cs="Arial"/>
          <w:i/>
          <w:iCs/>
          <w:noProof/>
        </w:rPr>
        <w:t>Proceeding of the twenty-sixth annual CHI conference extended abstracts on Human factors in computing systems - CHI ’08</w:t>
      </w:r>
      <w:r w:rsidRPr="00A45EDD">
        <w:rPr>
          <w:rFonts w:ascii="Arial" w:hAnsi="Arial" w:cs="Arial"/>
          <w:noProof/>
        </w:rPr>
        <w:t>, 2008, p. 3027.</w:t>
      </w:r>
    </w:p>
    <w:p w14:paraId="21B0F0DE"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3]</w:t>
      </w:r>
      <w:r w:rsidRPr="00A45EDD">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1C1544F9"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4]</w:t>
      </w:r>
      <w:r w:rsidRPr="00A45EDD">
        <w:rPr>
          <w:rFonts w:ascii="Arial" w:hAnsi="Arial" w:cs="Arial"/>
          <w:noProof/>
        </w:rPr>
        <w:tab/>
        <w:t xml:space="preserve">B. Paulson and T. Hammond, “PaleoSketch,” in </w:t>
      </w:r>
      <w:r w:rsidRPr="00A45EDD">
        <w:rPr>
          <w:rFonts w:ascii="Arial" w:hAnsi="Arial" w:cs="Arial"/>
          <w:i/>
          <w:iCs/>
          <w:noProof/>
        </w:rPr>
        <w:t>Proceedings of the 13th international conference on Intelligent user interfaces - IUI ’08</w:t>
      </w:r>
      <w:r w:rsidRPr="00A45EDD">
        <w:rPr>
          <w:rFonts w:ascii="Arial" w:hAnsi="Arial" w:cs="Arial"/>
          <w:noProof/>
        </w:rPr>
        <w:t>, 2008, p. 1.</w:t>
      </w:r>
    </w:p>
    <w:p w14:paraId="7703D381"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5]</w:t>
      </w:r>
      <w:r w:rsidRPr="00A45EDD">
        <w:rPr>
          <w:rFonts w:ascii="Arial" w:hAnsi="Arial" w:cs="Arial"/>
          <w:noProof/>
        </w:rPr>
        <w:tab/>
        <w:t xml:space="preserve">A. Jones, C. Moulin, J.-P. Barthes, D. Lenne, A. Kendira, and T. Gidel, “Personal assistant agents and multi-agent middleware for CSCW,” in </w:t>
      </w:r>
      <w:r w:rsidRPr="00A45EDD">
        <w:rPr>
          <w:rFonts w:ascii="Arial" w:hAnsi="Arial" w:cs="Arial"/>
          <w:i/>
          <w:iCs/>
          <w:noProof/>
        </w:rPr>
        <w:t>Proceedings of the 2012 IEEE 16th International Conference on Computer Supported Cooperative Work in Design (CSCWD)</w:t>
      </w:r>
      <w:r w:rsidRPr="00A45EDD">
        <w:rPr>
          <w:rFonts w:ascii="Arial" w:hAnsi="Arial" w:cs="Arial"/>
          <w:noProof/>
        </w:rPr>
        <w:t>, 2012.</w:t>
      </w:r>
    </w:p>
    <w:p w14:paraId="68D5EDE7" w14:textId="77777777" w:rsidR="00A45EDD" w:rsidRPr="00A45EDD" w:rsidRDefault="00A45EDD">
      <w:pPr>
        <w:pStyle w:val="NormalWeb"/>
        <w:ind w:left="640" w:hanging="640"/>
        <w:divId w:val="1000542844"/>
        <w:rPr>
          <w:rFonts w:ascii="Arial" w:hAnsi="Arial" w:cs="Arial"/>
          <w:noProof/>
        </w:rPr>
      </w:pPr>
      <w:r w:rsidRPr="00A45EDD">
        <w:rPr>
          <w:rFonts w:ascii="Arial" w:hAnsi="Arial" w:cs="Arial"/>
          <w:noProof/>
        </w:rPr>
        <w:t>[36]</w:t>
      </w:r>
      <w:r w:rsidRPr="00A45EDD">
        <w:rPr>
          <w:rFonts w:ascii="Arial" w:hAnsi="Arial" w:cs="Arial"/>
          <w:noProof/>
        </w:rPr>
        <w:tab/>
        <w:t xml:space="preserve">K. Sinmai and P. Andras, “Mapping on Surfaces: Supporting Collaborative Work Using Interactive Tabletop,” in </w:t>
      </w:r>
      <w:r w:rsidRPr="00A45EDD">
        <w:rPr>
          <w:rFonts w:ascii="Arial" w:hAnsi="Arial" w:cs="Arial"/>
          <w:i/>
          <w:iCs/>
          <w:noProof/>
        </w:rPr>
        <w:t>Collaboration and Technology SE  - 29</w:t>
      </w:r>
      <w:r w:rsidRPr="00A45EDD">
        <w:rPr>
          <w:rFonts w:ascii="Arial" w:hAnsi="Arial" w:cs="Arial"/>
          <w:noProof/>
        </w:rPr>
        <w:t xml:space="preserve">, vol. 8658, N. Baloian, F. Burstein, H. Ogata, F. Santoro, and G. Zurita, Eds. Springer International Publishing, 2014, pp. 319–334.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6F9E11E9" w:rsidR="004E17A3" w:rsidRPr="0022337D" w:rsidRDefault="0022337D" w:rsidP="00BC4ABF">
      <w:pPr>
        <w:pStyle w:val="NombreCapitulo"/>
        <w:numPr>
          <w:ilvl w:val="0"/>
          <w:numId w:val="0"/>
        </w:numPr>
        <w:ind w:left="360" w:hanging="360"/>
        <w:rPr>
          <w:sz w:val="28"/>
          <w:szCs w:val="28"/>
        </w:rPr>
      </w:pPr>
      <w:r w:rsidRPr="0022337D">
        <w:rPr>
          <w:sz w:val="28"/>
          <w:szCs w:val="28"/>
        </w:rPr>
        <w:t xml:space="preserve">Anexo A: </w:t>
      </w:r>
      <w:r w:rsidRPr="0022337D">
        <w:rPr>
          <w:b w:val="0"/>
          <w:sz w:val="28"/>
          <w:szCs w:val="28"/>
        </w:rPr>
        <w:t>Documento de pruebas del sistema implementado</w:t>
      </w:r>
    </w:p>
    <w:p w14:paraId="4D5ED7EA" w14:textId="2A8BFC5B" w:rsidR="004E17A3" w:rsidRDefault="00BC4ABF" w:rsidP="004E17A3">
      <w:pPr>
        <w:pStyle w:val="NombreCapitulo"/>
        <w:numPr>
          <w:ilvl w:val="0"/>
          <w:numId w:val="0"/>
        </w:numPr>
        <w:ind w:left="360"/>
      </w:pPr>
      <w:r>
        <w:t>Documento de Testing</w:t>
      </w:r>
    </w:p>
    <w:p w14:paraId="78981B3A" w14:textId="77777777" w:rsidR="00A66BA2" w:rsidRDefault="00A66BA2">
      <w:pPr>
        <w:rPr>
          <w:rFonts w:ascii="Arial" w:eastAsia="Times New Roman" w:hAnsi="Arial" w:cs="Arial"/>
          <w:b/>
          <w:bCs/>
          <w:color w:val="000000"/>
          <w:sz w:val="32"/>
          <w:szCs w:val="32"/>
          <w:lang w:eastAsia="es-EC"/>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A66BA2">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33"/>
        <w:gridCol w:w="333"/>
        <w:gridCol w:w="333"/>
        <w:gridCol w:w="333"/>
        <w:gridCol w:w="333"/>
        <w:gridCol w:w="1152"/>
      </w:tblGrid>
      <w:tr w:rsidR="00A66BA2" w:rsidRPr="00A66BA2" w14:paraId="36D921A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A66BA2" w:rsidRPr="00A66BA2" w:rsidRDefault="00A66BA2" w:rsidP="00A66BA2">
            <w:pPr>
              <w:spacing w:line="240" w:lineRule="auto"/>
              <w:rPr>
                <w:rFonts w:ascii="Arial" w:eastAsia="Times New Roman" w:hAnsi="Arial" w:cs="Arial"/>
              </w:rPr>
            </w:pPr>
          </w:p>
        </w:tc>
      </w:tr>
      <w:tr w:rsidR="00A66BA2" w:rsidRPr="00A66BA2" w14:paraId="4D4044A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FC42BB5" w14:textId="0A103C06" w:rsidR="00EB322E" w:rsidRDefault="0091183E" w:rsidP="00EB322E">
      <w:pPr>
        <w:pStyle w:val="NombreCapitulo"/>
        <w:numPr>
          <w:ilvl w:val="0"/>
          <w:numId w:val="0"/>
        </w:numPr>
        <w:ind w:left="360" w:hanging="360"/>
      </w:pPr>
      <w:r>
        <w:lastRenderedPageBreak/>
        <w:t xml:space="preserve">Anexo F: </w:t>
      </w:r>
      <w:r>
        <w:rPr>
          <w:b w:val="0"/>
        </w:rPr>
        <w:t>Formulario utilizado en el Post-Test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77777777" w:rsidR="00EB322E" w:rsidRPr="00695E96" w:rsidRDefault="00EB322E" w:rsidP="00EB322E">
      <w:pPr>
        <w:pStyle w:val="Prrafodelista"/>
        <w:numPr>
          <w:ilvl w:val="0"/>
          <w:numId w:val="47"/>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EF4669" w14:textId="77777777" w:rsidR="00EB322E" w:rsidRPr="00695E96" w:rsidRDefault="00EB322E" w:rsidP="00EB322E">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6FC78A72"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18A3569C"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4D3E5C0A" w14:textId="77777777" w:rsidR="00EB322E" w:rsidRDefault="00EB322E" w:rsidP="00EB322E">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C5DBC67" w14:textId="77777777" w:rsidR="00EB322E" w:rsidRPr="001B4E16" w:rsidRDefault="00EB322E" w:rsidP="00EB322E">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78DF3023"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04507A25"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1E6A91E5" w14:textId="77777777" w:rsidR="00EB322E" w:rsidRPr="001B4E16" w:rsidRDefault="00EB322E" w:rsidP="00EB322E">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796BB75C" w14:textId="77777777" w:rsidR="00EB322E" w:rsidRPr="001B4E16" w:rsidRDefault="00EB322E" w:rsidP="00EB322E">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3E333401" w14:textId="77777777" w:rsidR="004E17A3" w:rsidRDefault="004E17A3" w:rsidP="00F2096F">
      <w:pPr>
        <w:pStyle w:val="NombreCapitulo"/>
        <w:numPr>
          <w:ilvl w:val="0"/>
          <w:numId w:val="0"/>
        </w:numPr>
        <w:rPr>
          <w:b w:val="0"/>
          <w:sz w:val="24"/>
          <w:szCs w:val="24"/>
        </w:rPr>
      </w:pPr>
    </w:p>
    <w:sectPr w:rsidR="004E17A3"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6A30265E" w14:textId="77777777" w:rsidR="00A45EDD" w:rsidRDefault="00A45EDD"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543CCA6D" w14:textId="77777777" w:rsidR="00A45EDD" w:rsidRDefault="00A45EDD" w:rsidP="0010297E">
      <w:pPr>
        <w:pStyle w:val="Textocomentario"/>
      </w:pPr>
      <w:r>
        <w:rPr>
          <w:rStyle w:val="Refdecomentario"/>
        </w:rPr>
        <w:annotationRef/>
      </w:r>
      <w:r>
        <w:t>Qué debe contener esta sección?</w:t>
      </w:r>
    </w:p>
    <w:p w14:paraId="3B2E8F1D" w14:textId="77777777" w:rsidR="00A45EDD" w:rsidRDefault="00A45EDD" w:rsidP="0010297E">
      <w:pPr>
        <w:pStyle w:val="Textocomentario"/>
      </w:pPr>
    </w:p>
    <w:p w14:paraId="04352B5F" w14:textId="77777777" w:rsidR="00A45EDD" w:rsidRDefault="00A45EDD"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A45EDD" w:rsidRDefault="00A45EDD" w:rsidP="0010297E">
      <w:pPr>
        <w:pStyle w:val="Textocomentario"/>
      </w:pPr>
    </w:p>
  </w:comment>
  <w:comment w:id="9" w:author="Roger Granda" w:date="2015-02-23T17:26:00Z" w:initials="RG">
    <w:p w14:paraId="70677FE0" w14:textId="473A2591" w:rsidR="00A45EDD" w:rsidRDefault="00A45EDD">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FDC5C4" w14:textId="77777777" w:rsidR="007B09C2" w:rsidRDefault="007B09C2" w:rsidP="009A63C4">
      <w:pPr>
        <w:spacing w:after="0" w:line="240" w:lineRule="auto"/>
      </w:pPr>
      <w:r>
        <w:separator/>
      </w:r>
    </w:p>
  </w:endnote>
  <w:endnote w:type="continuationSeparator" w:id="0">
    <w:p w14:paraId="1B0F3A2C" w14:textId="77777777" w:rsidR="007B09C2" w:rsidRDefault="007B09C2"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A58C74" w14:textId="77777777" w:rsidR="007B09C2" w:rsidRDefault="007B09C2" w:rsidP="009A63C4">
      <w:pPr>
        <w:spacing w:after="0" w:line="240" w:lineRule="auto"/>
      </w:pPr>
      <w:r>
        <w:separator/>
      </w:r>
    </w:p>
  </w:footnote>
  <w:footnote w:type="continuationSeparator" w:id="0">
    <w:p w14:paraId="404D0C21" w14:textId="77777777" w:rsidR="007B09C2" w:rsidRDefault="007B09C2"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6">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7">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2">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8">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9">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0">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4">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6">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7">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8">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0">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1">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2">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5">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8">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9">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0">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2">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3">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4">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5">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2"/>
  </w:num>
  <w:num w:numId="2">
    <w:abstractNumId w:val="22"/>
  </w:num>
  <w:num w:numId="3">
    <w:abstractNumId w:val="21"/>
  </w:num>
  <w:num w:numId="4">
    <w:abstractNumId w:val="18"/>
  </w:num>
  <w:num w:numId="5">
    <w:abstractNumId w:val="30"/>
  </w:num>
  <w:num w:numId="6">
    <w:abstractNumId w:val="29"/>
  </w:num>
  <w:num w:numId="7">
    <w:abstractNumId w:val="9"/>
  </w:num>
  <w:num w:numId="8">
    <w:abstractNumId w:val="39"/>
  </w:num>
  <w:num w:numId="9">
    <w:abstractNumId w:val="41"/>
  </w:num>
  <w:num w:numId="10">
    <w:abstractNumId w:val="8"/>
  </w:num>
  <w:num w:numId="11">
    <w:abstractNumId w:val="31"/>
  </w:num>
  <w:num w:numId="12">
    <w:abstractNumId w:val="7"/>
  </w:num>
  <w:num w:numId="13">
    <w:abstractNumId w:val="19"/>
  </w:num>
  <w:num w:numId="14">
    <w:abstractNumId w:val="38"/>
  </w:num>
  <w:num w:numId="15">
    <w:abstractNumId w:val="25"/>
  </w:num>
  <w:num w:numId="16">
    <w:abstractNumId w:val="42"/>
  </w:num>
  <w:num w:numId="17">
    <w:abstractNumId w:val="5"/>
  </w:num>
  <w:num w:numId="18">
    <w:abstractNumId w:val="2"/>
  </w:num>
  <w:num w:numId="19">
    <w:abstractNumId w:val="1"/>
  </w:num>
  <w:num w:numId="20">
    <w:abstractNumId w:val="23"/>
  </w:num>
  <w:num w:numId="21">
    <w:abstractNumId w:val="12"/>
  </w:num>
  <w:num w:numId="22">
    <w:abstractNumId w:val="24"/>
  </w:num>
  <w:num w:numId="23">
    <w:abstractNumId w:val="16"/>
  </w:num>
  <w:num w:numId="24">
    <w:abstractNumId w:val="10"/>
  </w:num>
  <w:num w:numId="25">
    <w:abstractNumId w:val="37"/>
  </w:num>
  <w:num w:numId="26">
    <w:abstractNumId w:val="15"/>
  </w:num>
  <w:num w:numId="27">
    <w:abstractNumId w:val="43"/>
  </w:num>
  <w:num w:numId="28">
    <w:abstractNumId w:val="32"/>
  </w:num>
  <w:num w:numId="29">
    <w:abstractNumId w:val="14"/>
  </w:num>
  <w:num w:numId="30">
    <w:abstractNumId w:val="33"/>
  </w:num>
  <w:num w:numId="31">
    <w:abstractNumId w:val="34"/>
  </w:num>
  <w:num w:numId="32">
    <w:abstractNumId w:val="0"/>
  </w:num>
  <w:num w:numId="33">
    <w:abstractNumId w:val="4"/>
  </w:num>
  <w:num w:numId="34">
    <w:abstractNumId w:val="6"/>
  </w:num>
  <w:num w:numId="35">
    <w:abstractNumId w:val="45"/>
  </w:num>
  <w:num w:numId="36">
    <w:abstractNumId w:val="11"/>
  </w:num>
  <w:num w:numId="37">
    <w:abstractNumId w:val="27"/>
  </w:num>
  <w:num w:numId="38">
    <w:abstractNumId w:val="13"/>
  </w:num>
  <w:num w:numId="39">
    <w:abstractNumId w:val="26"/>
  </w:num>
  <w:num w:numId="40">
    <w:abstractNumId w:val="28"/>
  </w:num>
  <w:num w:numId="41">
    <w:abstractNumId w:val="20"/>
  </w:num>
  <w:num w:numId="42">
    <w:abstractNumId w:val="35"/>
  </w:num>
  <w:num w:numId="43">
    <w:abstractNumId w:val="17"/>
  </w:num>
  <w:num w:numId="44">
    <w:abstractNumId w:val="36"/>
  </w:num>
  <w:num w:numId="45">
    <w:abstractNumId w:val="3"/>
  </w:num>
  <w:num w:numId="46">
    <w:abstractNumId w:val="44"/>
  </w:num>
  <w:num w:numId="47">
    <w:abstractNumId w:val="40"/>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0747"/>
    <w:rsid w:val="00012AB2"/>
    <w:rsid w:val="00016458"/>
    <w:rsid w:val="00017C31"/>
    <w:rsid w:val="00020EA1"/>
    <w:rsid w:val="00020F05"/>
    <w:rsid w:val="0002190E"/>
    <w:rsid w:val="00021A7C"/>
    <w:rsid w:val="000227E0"/>
    <w:rsid w:val="000231D3"/>
    <w:rsid w:val="00023661"/>
    <w:rsid w:val="00024805"/>
    <w:rsid w:val="00026F06"/>
    <w:rsid w:val="0003496A"/>
    <w:rsid w:val="00037EF9"/>
    <w:rsid w:val="00040150"/>
    <w:rsid w:val="000421F9"/>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817C3"/>
    <w:rsid w:val="0008294E"/>
    <w:rsid w:val="00084AE8"/>
    <w:rsid w:val="000877F4"/>
    <w:rsid w:val="00092774"/>
    <w:rsid w:val="00094848"/>
    <w:rsid w:val="00095B2B"/>
    <w:rsid w:val="00097996"/>
    <w:rsid w:val="000A2AD9"/>
    <w:rsid w:val="000A62DF"/>
    <w:rsid w:val="000A6C3F"/>
    <w:rsid w:val="000A79C0"/>
    <w:rsid w:val="000B0EC4"/>
    <w:rsid w:val="000B2DAA"/>
    <w:rsid w:val="000B4D97"/>
    <w:rsid w:val="000B5C38"/>
    <w:rsid w:val="000C0F17"/>
    <w:rsid w:val="000C2F08"/>
    <w:rsid w:val="000C3DBE"/>
    <w:rsid w:val="000C40F1"/>
    <w:rsid w:val="000C69FA"/>
    <w:rsid w:val="000C6A8C"/>
    <w:rsid w:val="000C73D7"/>
    <w:rsid w:val="000C751A"/>
    <w:rsid w:val="000D46B3"/>
    <w:rsid w:val="000E0CA3"/>
    <w:rsid w:val="000E5E4A"/>
    <w:rsid w:val="000E78E0"/>
    <w:rsid w:val="000F018B"/>
    <w:rsid w:val="000F2C19"/>
    <w:rsid w:val="000F2D8B"/>
    <w:rsid w:val="000F38C4"/>
    <w:rsid w:val="000F4022"/>
    <w:rsid w:val="000F6BEF"/>
    <w:rsid w:val="00100231"/>
    <w:rsid w:val="0010297E"/>
    <w:rsid w:val="001048AB"/>
    <w:rsid w:val="00107056"/>
    <w:rsid w:val="00107D27"/>
    <w:rsid w:val="00110027"/>
    <w:rsid w:val="00111170"/>
    <w:rsid w:val="001134D2"/>
    <w:rsid w:val="00114F99"/>
    <w:rsid w:val="001235F6"/>
    <w:rsid w:val="00124828"/>
    <w:rsid w:val="00125D60"/>
    <w:rsid w:val="00130104"/>
    <w:rsid w:val="0013078F"/>
    <w:rsid w:val="00130798"/>
    <w:rsid w:val="00131BB1"/>
    <w:rsid w:val="0013548D"/>
    <w:rsid w:val="0013713F"/>
    <w:rsid w:val="00137A8A"/>
    <w:rsid w:val="00140091"/>
    <w:rsid w:val="00142BC4"/>
    <w:rsid w:val="00143F18"/>
    <w:rsid w:val="00144FEC"/>
    <w:rsid w:val="0014563C"/>
    <w:rsid w:val="001528B0"/>
    <w:rsid w:val="00153FAC"/>
    <w:rsid w:val="00156DD0"/>
    <w:rsid w:val="0016195A"/>
    <w:rsid w:val="001631C9"/>
    <w:rsid w:val="001704F7"/>
    <w:rsid w:val="00171B09"/>
    <w:rsid w:val="001726C4"/>
    <w:rsid w:val="00172923"/>
    <w:rsid w:val="00175679"/>
    <w:rsid w:val="00181584"/>
    <w:rsid w:val="00182B22"/>
    <w:rsid w:val="0018321E"/>
    <w:rsid w:val="00191B19"/>
    <w:rsid w:val="0019414E"/>
    <w:rsid w:val="00195342"/>
    <w:rsid w:val="0019566A"/>
    <w:rsid w:val="001A4F08"/>
    <w:rsid w:val="001A6B68"/>
    <w:rsid w:val="001A76FE"/>
    <w:rsid w:val="001B43A5"/>
    <w:rsid w:val="001B75C3"/>
    <w:rsid w:val="001C3ADF"/>
    <w:rsid w:val="001C5421"/>
    <w:rsid w:val="001D1DBD"/>
    <w:rsid w:val="001D3EF5"/>
    <w:rsid w:val="001D41CF"/>
    <w:rsid w:val="001D4201"/>
    <w:rsid w:val="001D4BF3"/>
    <w:rsid w:val="001D57E7"/>
    <w:rsid w:val="001D720F"/>
    <w:rsid w:val="001D7D9F"/>
    <w:rsid w:val="001E71F4"/>
    <w:rsid w:val="001F1B99"/>
    <w:rsid w:val="001F431F"/>
    <w:rsid w:val="001F5481"/>
    <w:rsid w:val="001F5B41"/>
    <w:rsid w:val="001F6165"/>
    <w:rsid w:val="002038A4"/>
    <w:rsid w:val="00206366"/>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6F4"/>
    <w:rsid w:val="00293798"/>
    <w:rsid w:val="00294701"/>
    <w:rsid w:val="002A421C"/>
    <w:rsid w:val="002A5404"/>
    <w:rsid w:val="002A6FF8"/>
    <w:rsid w:val="002B001C"/>
    <w:rsid w:val="002B3603"/>
    <w:rsid w:val="002C017F"/>
    <w:rsid w:val="002C094B"/>
    <w:rsid w:val="002C0BA7"/>
    <w:rsid w:val="002C2D57"/>
    <w:rsid w:val="002C4CEC"/>
    <w:rsid w:val="002C5D8B"/>
    <w:rsid w:val="002C7004"/>
    <w:rsid w:val="002D2F14"/>
    <w:rsid w:val="002D38DF"/>
    <w:rsid w:val="002D3CDD"/>
    <w:rsid w:val="002D46D0"/>
    <w:rsid w:val="002D594B"/>
    <w:rsid w:val="002D6D48"/>
    <w:rsid w:val="002E2AAF"/>
    <w:rsid w:val="002E39B0"/>
    <w:rsid w:val="002E5849"/>
    <w:rsid w:val="002E6E4D"/>
    <w:rsid w:val="00300FDF"/>
    <w:rsid w:val="00305AB4"/>
    <w:rsid w:val="00305CFA"/>
    <w:rsid w:val="003072DC"/>
    <w:rsid w:val="00312674"/>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4EC6"/>
    <w:rsid w:val="00391D62"/>
    <w:rsid w:val="0039229F"/>
    <w:rsid w:val="003927A4"/>
    <w:rsid w:val="00395422"/>
    <w:rsid w:val="00395F6B"/>
    <w:rsid w:val="003A0ADA"/>
    <w:rsid w:val="003A2438"/>
    <w:rsid w:val="003A3BA8"/>
    <w:rsid w:val="003A500D"/>
    <w:rsid w:val="003A5DED"/>
    <w:rsid w:val="003A6C87"/>
    <w:rsid w:val="003A799B"/>
    <w:rsid w:val="003A7E0B"/>
    <w:rsid w:val="003B2E61"/>
    <w:rsid w:val="003B4453"/>
    <w:rsid w:val="003B630B"/>
    <w:rsid w:val="003C359E"/>
    <w:rsid w:val="003C3C5E"/>
    <w:rsid w:val="003C43C3"/>
    <w:rsid w:val="003C5732"/>
    <w:rsid w:val="003C5D3A"/>
    <w:rsid w:val="003C7862"/>
    <w:rsid w:val="003C7971"/>
    <w:rsid w:val="003C7FA0"/>
    <w:rsid w:val="003D164D"/>
    <w:rsid w:val="003D189B"/>
    <w:rsid w:val="003D2170"/>
    <w:rsid w:val="003D246C"/>
    <w:rsid w:val="003D5A44"/>
    <w:rsid w:val="003D5DBE"/>
    <w:rsid w:val="003D78ED"/>
    <w:rsid w:val="003E039D"/>
    <w:rsid w:val="003E1A73"/>
    <w:rsid w:val="003E3AE3"/>
    <w:rsid w:val="003E572C"/>
    <w:rsid w:val="003E7539"/>
    <w:rsid w:val="003F52B2"/>
    <w:rsid w:val="0040016F"/>
    <w:rsid w:val="00401387"/>
    <w:rsid w:val="004031EB"/>
    <w:rsid w:val="00407F22"/>
    <w:rsid w:val="004103C2"/>
    <w:rsid w:val="004142E9"/>
    <w:rsid w:val="00414E81"/>
    <w:rsid w:val="00415534"/>
    <w:rsid w:val="00416F34"/>
    <w:rsid w:val="00417637"/>
    <w:rsid w:val="00422CB4"/>
    <w:rsid w:val="00423C64"/>
    <w:rsid w:val="004240A8"/>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60233"/>
    <w:rsid w:val="004604FD"/>
    <w:rsid w:val="00460A76"/>
    <w:rsid w:val="0046108F"/>
    <w:rsid w:val="0046202E"/>
    <w:rsid w:val="0046414C"/>
    <w:rsid w:val="00464EBC"/>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91A0D"/>
    <w:rsid w:val="005950ED"/>
    <w:rsid w:val="005A01EB"/>
    <w:rsid w:val="005A0D3A"/>
    <w:rsid w:val="005A712C"/>
    <w:rsid w:val="005A7EB4"/>
    <w:rsid w:val="005B0D32"/>
    <w:rsid w:val="005B1D51"/>
    <w:rsid w:val="005B4461"/>
    <w:rsid w:val="005B7C0A"/>
    <w:rsid w:val="005C1C3A"/>
    <w:rsid w:val="005D1088"/>
    <w:rsid w:val="005D1551"/>
    <w:rsid w:val="005D2C5C"/>
    <w:rsid w:val="005E5EA9"/>
    <w:rsid w:val="005F1A9B"/>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5430B"/>
    <w:rsid w:val="00661A8E"/>
    <w:rsid w:val="00662874"/>
    <w:rsid w:val="00667201"/>
    <w:rsid w:val="00670A74"/>
    <w:rsid w:val="00670B2E"/>
    <w:rsid w:val="00675709"/>
    <w:rsid w:val="00676124"/>
    <w:rsid w:val="00676203"/>
    <w:rsid w:val="00677F23"/>
    <w:rsid w:val="006828D3"/>
    <w:rsid w:val="00683DF5"/>
    <w:rsid w:val="00687020"/>
    <w:rsid w:val="006879FB"/>
    <w:rsid w:val="00691DA8"/>
    <w:rsid w:val="00696565"/>
    <w:rsid w:val="006965A9"/>
    <w:rsid w:val="006A2F10"/>
    <w:rsid w:val="006A443B"/>
    <w:rsid w:val="006A48A3"/>
    <w:rsid w:val="006B1089"/>
    <w:rsid w:val="006B29C6"/>
    <w:rsid w:val="006B5717"/>
    <w:rsid w:val="006B5B4C"/>
    <w:rsid w:val="006B6CC5"/>
    <w:rsid w:val="006C119A"/>
    <w:rsid w:val="006C1BFD"/>
    <w:rsid w:val="006C383C"/>
    <w:rsid w:val="006C5817"/>
    <w:rsid w:val="006C681D"/>
    <w:rsid w:val="006D0076"/>
    <w:rsid w:val="006D2367"/>
    <w:rsid w:val="006D4CE4"/>
    <w:rsid w:val="006D6526"/>
    <w:rsid w:val="006D6611"/>
    <w:rsid w:val="006E0202"/>
    <w:rsid w:val="006E350C"/>
    <w:rsid w:val="006E4613"/>
    <w:rsid w:val="006E5C8F"/>
    <w:rsid w:val="006E6802"/>
    <w:rsid w:val="006E6A9F"/>
    <w:rsid w:val="006E7522"/>
    <w:rsid w:val="006F1626"/>
    <w:rsid w:val="006F1BFB"/>
    <w:rsid w:val="006F2FF5"/>
    <w:rsid w:val="006F386E"/>
    <w:rsid w:val="006F40C8"/>
    <w:rsid w:val="006F5863"/>
    <w:rsid w:val="006F70AC"/>
    <w:rsid w:val="006F7EFE"/>
    <w:rsid w:val="00700603"/>
    <w:rsid w:val="00700FFD"/>
    <w:rsid w:val="00701AA8"/>
    <w:rsid w:val="007059FE"/>
    <w:rsid w:val="0071041D"/>
    <w:rsid w:val="007117D7"/>
    <w:rsid w:val="00712DBC"/>
    <w:rsid w:val="0071365B"/>
    <w:rsid w:val="00714901"/>
    <w:rsid w:val="007157C1"/>
    <w:rsid w:val="00716707"/>
    <w:rsid w:val="007169FC"/>
    <w:rsid w:val="00717470"/>
    <w:rsid w:val="00722E59"/>
    <w:rsid w:val="00725795"/>
    <w:rsid w:val="00733AA9"/>
    <w:rsid w:val="007343FC"/>
    <w:rsid w:val="00734FD9"/>
    <w:rsid w:val="00737992"/>
    <w:rsid w:val="00745744"/>
    <w:rsid w:val="00746F13"/>
    <w:rsid w:val="0075299C"/>
    <w:rsid w:val="0075426E"/>
    <w:rsid w:val="00762997"/>
    <w:rsid w:val="00764FD8"/>
    <w:rsid w:val="00765FA2"/>
    <w:rsid w:val="00766243"/>
    <w:rsid w:val="00767A49"/>
    <w:rsid w:val="00767BB7"/>
    <w:rsid w:val="007748F1"/>
    <w:rsid w:val="00777F62"/>
    <w:rsid w:val="0078088F"/>
    <w:rsid w:val="00781DA8"/>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339"/>
    <w:rsid w:val="007C65E9"/>
    <w:rsid w:val="007C7815"/>
    <w:rsid w:val="007D14B4"/>
    <w:rsid w:val="007E1896"/>
    <w:rsid w:val="007E23FF"/>
    <w:rsid w:val="007E3207"/>
    <w:rsid w:val="007E59E1"/>
    <w:rsid w:val="007F0154"/>
    <w:rsid w:val="00801CAF"/>
    <w:rsid w:val="00802B10"/>
    <w:rsid w:val="00803B2F"/>
    <w:rsid w:val="00806DF8"/>
    <w:rsid w:val="00807019"/>
    <w:rsid w:val="00807818"/>
    <w:rsid w:val="0081054F"/>
    <w:rsid w:val="008116D2"/>
    <w:rsid w:val="00813971"/>
    <w:rsid w:val="00813C92"/>
    <w:rsid w:val="0081422D"/>
    <w:rsid w:val="00817204"/>
    <w:rsid w:val="008216C7"/>
    <w:rsid w:val="00821FCD"/>
    <w:rsid w:val="00824C7C"/>
    <w:rsid w:val="008252E4"/>
    <w:rsid w:val="00827646"/>
    <w:rsid w:val="008337F4"/>
    <w:rsid w:val="00836B86"/>
    <w:rsid w:val="00837A99"/>
    <w:rsid w:val="008409B9"/>
    <w:rsid w:val="0084549B"/>
    <w:rsid w:val="0084726E"/>
    <w:rsid w:val="00852285"/>
    <w:rsid w:val="008558BB"/>
    <w:rsid w:val="00856103"/>
    <w:rsid w:val="00860353"/>
    <w:rsid w:val="00860FE9"/>
    <w:rsid w:val="008640A0"/>
    <w:rsid w:val="0086468E"/>
    <w:rsid w:val="00865D5B"/>
    <w:rsid w:val="00872A11"/>
    <w:rsid w:val="00873BA0"/>
    <w:rsid w:val="00873DF0"/>
    <w:rsid w:val="00876A9F"/>
    <w:rsid w:val="00876FA3"/>
    <w:rsid w:val="00880DBE"/>
    <w:rsid w:val="008830FF"/>
    <w:rsid w:val="00883E19"/>
    <w:rsid w:val="0088633E"/>
    <w:rsid w:val="00887A8F"/>
    <w:rsid w:val="00887DEE"/>
    <w:rsid w:val="008927B1"/>
    <w:rsid w:val="0089360E"/>
    <w:rsid w:val="008A04C9"/>
    <w:rsid w:val="008A1631"/>
    <w:rsid w:val="008A2178"/>
    <w:rsid w:val="008A54DC"/>
    <w:rsid w:val="008A5EAC"/>
    <w:rsid w:val="008A6E9C"/>
    <w:rsid w:val="008B1E36"/>
    <w:rsid w:val="008B1F35"/>
    <w:rsid w:val="008B41B4"/>
    <w:rsid w:val="008B433D"/>
    <w:rsid w:val="008B7515"/>
    <w:rsid w:val="008B7EE6"/>
    <w:rsid w:val="008C2C39"/>
    <w:rsid w:val="008C3D52"/>
    <w:rsid w:val="008C6A54"/>
    <w:rsid w:val="008C7838"/>
    <w:rsid w:val="008D4491"/>
    <w:rsid w:val="008D4BD1"/>
    <w:rsid w:val="008D569A"/>
    <w:rsid w:val="008D6AEB"/>
    <w:rsid w:val="008E1B27"/>
    <w:rsid w:val="008F02B3"/>
    <w:rsid w:val="008F0FA8"/>
    <w:rsid w:val="008F6B75"/>
    <w:rsid w:val="008F7300"/>
    <w:rsid w:val="0091183E"/>
    <w:rsid w:val="009134F3"/>
    <w:rsid w:val="009154D2"/>
    <w:rsid w:val="00916B0C"/>
    <w:rsid w:val="00920C4E"/>
    <w:rsid w:val="00924C3B"/>
    <w:rsid w:val="00925354"/>
    <w:rsid w:val="00925B53"/>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E58"/>
    <w:rsid w:val="009755DF"/>
    <w:rsid w:val="00980AEC"/>
    <w:rsid w:val="009833C9"/>
    <w:rsid w:val="0098430A"/>
    <w:rsid w:val="00984D42"/>
    <w:rsid w:val="00985908"/>
    <w:rsid w:val="009870AF"/>
    <w:rsid w:val="00994039"/>
    <w:rsid w:val="009945C0"/>
    <w:rsid w:val="00996078"/>
    <w:rsid w:val="009A63C4"/>
    <w:rsid w:val="009A6908"/>
    <w:rsid w:val="009A739A"/>
    <w:rsid w:val="009B1077"/>
    <w:rsid w:val="009C088D"/>
    <w:rsid w:val="009C380D"/>
    <w:rsid w:val="009C44AA"/>
    <w:rsid w:val="009C5E8E"/>
    <w:rsid w:val="009C61F4"/>
    <w:rsid w:val="009E0877"/>
    <w:rsid w:val="009E37DF"/>
    <w:rsid w:val="009E4AC8"/>
    <w:rsid w:val="009E6684"/>
    <w:rsid w:val="009F16F8"/>
    <w:rsid w:val="009F241F"/>
    <w:rsid w:val="009F28B3"/>
    <w:rsid w:val="009F72AB"/>
    <w:rsid w:val="00A00119"/>
    <w:rsid w:val="00A00DEB"/>
    <w:rsid w:val="00A02BAB"/>
    <w:rsid w:val="00A077CE"/>
    <w:rsid w:val="00A11DAE"/>
    <w:rsid w:val="00A122AC"/>
    <w:rsid w:val="00A12FEA"/>
    <w:rsid w:val="00A1701F"/>
    <w:rsid w:val="00A177BD"/>
    <w:rsid w:val="00A21215"/>
    <w:rsid w:val="00A2207C"/>
    <w:rsid w:val="00A23372"/>
    <w:rsid w:val="00A239B0"/>
    <w:rsid w:val="00A24858"/>
    <w:rsid w:val="00A30987"/>
    <w:rsid w:val="00A3258A"/>
    <w:rsid w:val="00A32FB1"/>
    <w:rsid w:val="00A33543"/>
    <w:rsid w:val="00A33954"/>
    <w:rsid w:val="00A35708"/>
    <w:rsid w:val="00A40198"/>
    <w:rsid w:val="00A45368"/>
    <w:rsid w:val="00A45EDD"/>
    <w:rsid w:val="00A4726A"/>
    <w:rsid w:val="00A50273"/>
    <w:rsid w:val="00A5039D"/>
    <w:rsid w:val="00A5142E"/>
    <w:rsid w:val="00A5328A"/>
    <w:rsid w:val="00A53BA2"/>
    <w:rsid w:val="00A548D8"/>
    <w:rsid w:val="00A558DE"/>
    <w:rsid w:val="00A55C54"/>
    <w:rsid w:val="00A56E31"/>
    <w:rsid w:val="00A56F9A"/>
    <w:rsid w:val="00A57C72"/>
    <w:rsid w:val="00A60EA8"/>
    <w:rsid w:val="00A613B5"/>
    <w:rsid w:val="00A6579C"/>
    <w:rsid w:val="00A66BA2"/>
    <w:rsid w:val="00A67613"/>
    <w:rsid w:val="00A70B4A"/>
    <w:rsid w:val="00A73361"/>
    <w:rsid w:val="00A77DA7"/>
    <w:rsid w:val="00A83ED9"/>
    <w:rsid w:val="00A841F7"/>
    <w:rsid w:val="00A85B4F"/>
    <w:rsid w:val="00A87277"/>
    <w:rsid w:val="00A90C1E"/>
    <w:rsid w:val="00A957D4"/>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46B6"/>
    <w:rsid w:val="00AD4F2B"/>
    <w:rsid w:val="00AD6CB6"/>
    <w:rsid w:val="00AE0E1F"/>
    <w:rsid w:val="00AE3BC0"/>
    <w:rsid w:val="00AE4033"/>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548F"/>
    <w:rsid w:val="00B368EC"/>
    <w:rsid w:val="00B404A7"/>
    <w:rsid w:val="00B43A84"/>
    <w:rsid w:val="00B47E2A"/>
    <w:rsid w:val="00B501CE"/>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25E"/>
    <w:rsid w:val="00B87A03"/>
    <w:rsid w:val="00B90A4F"/>
    <w:rsid w:val="00B92521"/>
    <w:rsid w:val="00B92CE0"/>
    <w:rsid w:val="00B93648"/>
    <w:rsid w:val="00BA04F0"/>
    <w:rsid w:val="00BA06A8"/>
    <w:rsid w:val="00BA07B8"/>
    <w:rsid w:val="00BA3C13"/>
    <w:rsid w:val="00BA46DE"/>
    <w:rsid w:val="00BA58B1"/>
    <w:rsid w:val="00BB148F"/>
    <w:rsid w:val="00BB19AB"/>
    <w:rsid w:val="00BB1FA4"/>
    <w:rsid w:val="00BB43C0"/>
    <w:rsid w:val="00BB5C61"/>
    <w:rsid w:val="00BB6C61"/>
    <w:rsid w:val="00BC37C4"/>
    <w:rsid w:val="00BC4ABF"/>
    <w:rsid w:val="00BC7933"/>
    <w:rsid w:val="00BD20AE"/>
    <w:rsid w:val="00BD2885"/>
    <w:rsid w:val="00BD2AAD"/>
    <w:rsid w:val="00BD3467"/>
    <w:rsid w:val="00BD4C24"/>
    <w:rsid w:val="00BD62B3"/>
    <w:rsid w:val="00BD7A2E"/>
    <w:rsid w:val="00BE1F62"/>
    <w:rsid w:val="00BE3474"/>
    <w:rsid w:val="00BF0330"/>
    <w:rsid w:val="00BF1F18"/>
    <w:rsid w:val="00BF5607"/>
    <w:rsid w:val="00C02D7B"/>
    <w:rsid w:val="00C05538"/>
    <w:rsid w:val="00C061B0"/>
    <w:rsid w:val="00C074A6"/>
    <w:rsid w:val="00C10DFA"/>
    <w:rsid w:val="00C14105"/>
    <w:rsid w:val="00C157C1"/>
    <w:rsid w:val="00C17BFB"/>
    <w:rsid w:val="00C23619"/>
    <w:rsid w:val="00C2646C"/>
    <w:rsid w:val="00C34B8A"/>
    <w:rsid w:val="00C40FBD"/>
    <w:rsid w:val="00C41DF2"/>
    <w:rsid w:val="00C46C8E"/>
    <w:rsid w:val="00C50379"/>
    <w:rsid w:val="00C50BEB"/>
    <w:rsid w:val="00C5135A"/>
    <w:rsid w:val="00C51AEB"/>
    <w:rsid w:val="00C54EFC"/>
    <w:rsid w:val="00C610EC"/>
    <w:rsid w:val="00C616A2"/>
    <w:rsid w:val="00C63F58"/>
    <w:rsid w:val="00C649A1"/>
    <w:rsid w:val="00C67E7C"/>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4CD1"/>
    <w:rsid w:val="00CD045D"/>
    <w:rsid w:val="00CD0773"/>
    <w:rsid w:val="00CD0972"/>
    <w:rsid w:val="00CD3662"/>
    <w:rsid w:val="00CD3B17"/>
    <w:rsid w:val="00CD4C29"/>
    <w:rsid w:val="00CD57CD"/>
    <w:rsid w:val="00CD5FCD"/>
    <w:rsid w:val="00CD788A"/>
    <w:rsid w:val="00CE0AC6"/>
    <w:rsid w:val="00CE0BB1"/>
    <w:rsid w:val="00CE1006"/>
    <w:rsid w:val="00CE3589"/>
    <w:rsid w:val="00CE373C"/>
    <w:rsid w:val="00CE4A28"/>
    <w:rsid w:val="00CE4B80"/>
    <w:rsid w:val="00CE5F1B"/>
    <w:rsid w:val="00CE67B1"/>
    <w:rsid w:val="00CF061A"/>
    <w:rsid w:val="00CF1F5B"/>
    <w:rsid w:val="00CF2EEB"/>
    <w:rsid w:val="00CF4D6B"/>
    <w:rsid w:val="00D00224"/>
    <w:rsid w:val="00D0274D"/>
    <w:rsid w:val="00D040EF"/>
    <w:rsid w:val="00D06AA5"/>
    <w:rsid w:val="00D06CCF"/>
    <w:rsid w:val="00D07A3A"/>
    <w:rsid w:val="00D112D9"/>
    <w:rsid w:val="00D134E8"/>
    <w:rsid w:val="00D17832"/>
    <w:rsid w:val="00D20DF6"/>
    <w:rsid w:val="00D218F7"/>
    <w:rsid w:val="00D229F7"/>
    <w:rsid w:val="00D23021"/>
    <w:rsid w:val="00D23C81"/>
    <w:rsid w:val="00D25799"/>
    <w:rsid w:val="00D30B2C"/>
    <w:rsid w:val="00D350F7"/>
    <w:rsid w:val="00D371E5"/>
    <w:rsid w:val="00D37BE1"/>
    <w:rsid w:val="00D4042A"/>
    <w:rsid w:val="00D40C7D"/>
    <w:rsid w:val="00D42B15"/>
    <w:rsid w:val="00D44937"/>
    <w:rsid w:val="00D4751F"/>
    <w:rsid w:val="00D51B0A"/>
    <w:rsid w:val="00D52645"/>
    <w:rsid w:val="00D5270A"/>
    <w:rsid w:val="00D528D5"/>
    <w:rsid w:val="00D5515C"/>
    <w:rsid w:val="00D55C64"/>
    <w:rsid w:val="00D55F05"/>
    <w:rsid w:val="00D647E2"/>
    <w:rsid w:val="00D71D48"/>
    <w:rsid w:val="00D72568"/>
    <w:rsid w:val="00D7270E"/>
    <w:rsid w:val="00D81575"/>
    <w:rsid w:val="00D842FB"/>
    <w:rsid w:val="00D971C8"/>
    <w:rsid w:val="00DA18C9"/>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35E5"/>
    <w:rsid w:val="00E26578"/>
    <w:rsid w:val="00E269C0"/>
    <w:rsid w:val="00E26D6F"/>
    <w:rsid w:val="00E27B0D"/>
    <w:rsid w:val="00E42CC6"/>
    <w:rsid w:val="00E4348F"/>
    <w:rsid w:val="00E44A53"/>
    <w:rsid w:val="00E45E9E"/>
    <w:rsid w:val="00E50457"/>
    <w:rsid w:val="00E505DA"/>
    <w:rsid w:val="00E523B5"/>
    <w:rsid w:val="00E56504"/>
    <w:rsid w:val="00E60734"/>
    <w:rsid w:val="00E64633"/>
    <w:rsid w:val="00E65CB1"/>
    <w:rsid w:val="00E67432"/>
    <w:rsid w:val="00E67865"/>
    <w:rsid w:val="00E70475"/>
    <w:rsid w:val="00E7074E"/>
    <w:rsid w:val="00E71344"/>
    <w:rsid w:val="00E74780"/>
    <w:rsid w:val="00E74CC5"/>
    <w:rsid w:val="00E81217"/>
    <w:rsid w:val="00E843CE"/>
    <w:rsid w:val="00E8458E"/>
    <w:rsid w:val="00E904AA"/>
    <w:rsid w:val="00E90759"/>
    <w:rsid w:val="00E93F3A"/>
    <w:rsid w:val="00E96575"/>
    <w:rsid w:val="00EA10A5"/>
    <w:rsid w:val="00EA5432"/>
    <w:rsid w:val="00EB1CF0"/>
    <w:rsid w:val="00EB1E08"/>
    <w:rsid w:val="00EB322E"/>
    <w:rsid w:val="00EB4187"/>
    <w:rsid w:val="00EB6257"/>
    <w:rsid w:val="00EC2021"/>
    <w:rsid w:val="00EC5AD3"/>
    <w:rsid w:val="00ED29F4"/>
    <w:rsid w:val="00EE1E32"/>
    <w:rsid w:val="00EE790F"/>
    <w:rsid w:val="00EF7198"/>
    <w:rsid w:val="00F00875"/>
    <w:rsid w:val="00F00DCD"/>
    <w:rsid w:val="00F01F87"/>
    <w:rsid w:val="00F04776"/>
    <w:rsid w:val="00F06321"/>
    <w:rsid w:val="00F0716B"/>
    <w:rsid w:val="00F12067"/>
    <w:rsid w:val="00F12C43"/>
    <w:rsid w:val="00F20552"/>
    <w:rsid w:val="00F2096F"/>
    <w:rsid w:val="00F21AFA"/>
    <w:rsid w:val="00F22D82"/>
    <w:rsid w:val="00F26574"/>
    <w:rsid w:val="00F27E26"/>
    <w:rsid w:val="00F337C0"/>
    <w:rsid w:val="00F34A9F"/>
    <w:rsid w:val="00F36664"/>
    <w:rsid w:val="00F36B2F"/>
    <w:rsid w:val="00F37A95"/>
    <w:rsid w:val="00F41895"/>
    <w:rsid w:val="00F47772"/>
    <w:rsid w:val="00F5406E"/>
    <w:rsid w:val="00F563D3"/>
    <w:rsid w:val="00F56A2B"/>
    <w:rsid w:val="00F61CA7"/>
    <w:rsid w:val="00F636E0"/>
    <w:rsid w:val="00F64277"/>
    <w:rsid w:val="00F66242"/>
    <w:rsid w:val="00F71A23"/>
    <w:rsid w:val="00F71D4A"/>
    <w:rsid w:val="00F767E9"/>
    <w:rsid w:val="00F874F1"/>
    <w:rsid w:val="00F877E3"/>
    <w:rsid w:val="00F9085F"/>
    <w:rsid w:val="00F92782"/>
    <w:rsid w:val="00F94ABB"/>
    <w:rsid w:val="00F94BC0"/>
    <w:rsid w:val="00F967D2"/>
    <w:rsid w:val="00F97D89"/>
    <w:rsid w:val="00FA6390"/>
    <w:rsid w:val="00FB20B8"/>
    <w:rsid w:val="00FB2587"/>
    <w:rsid w:val="00FB569C"/>
    <w:rsid w:val="00FB60FD"/>
    <w:rsid w:val="00FB62DC"/>
    <w:rsid w:val="00FB701E"/>
    <w:rsid w:val="00FB74B9"/>
    <w:rsid w:val="00FB7BDA"/>
    <w:rsid w:val="00FC3AA8"/>
    <w:rsid w:val="00FC553F"/>
    <w:rsid w:val="00FC5F75"/>
    <w:rsid w:val="00FC77F6"/>
    <w:rsid w:val="00FD0426"/>
    <w:rsid w:val="00FD1FEE"/>
    <w:rsid w:val="00FD4496"/>
    <w:rsid w:val="00FD4E3D"/>
    <w:rsid w:val="00FD5BF1"/>
    <w:rsid w:val="00FD71BE"/>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chart" Target="charts/chart2.xm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png"/><Relationship Id="rId31" Type="http://schemas.microsoft.com/office/2007/relationships/hdphoto" Target="media/hdphoto1.wdp"/><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chart" Target="charts/chart3.xml"/><Relationship Id="rId8" Type="http://schemas.openxmlformats.org/officeDocument/2006/relationships/image" Target="media/image1.pn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721E-2</c:v>
                </c:pt>
                <c:pt idx="3">
                  <c:v>0.23295454545454544</c:v>
                </c:pt>
                <c:pt idx="4">
                  <c:v>0.68181818181818177</c:v>
                </c:pt>
              </c:numCache>
            </c:numRef>
          </c:val>
        </c:ser>
        <c:dLbls>
          <c:showLegendKey val="0"/>
          <c:showVal val="0"/>
          <c:showCatName val="0"/>
          <c:showSerName val="0"/>
          <c:showPercent val="0"/>
          <c:showBubbleSize val="0"/>
        </c:dLbls>
        <c:gapWidth val="75"/>
        <c:overlap val="40"/>
        <c:axId val="356339656"/>
        <c:axId val="356340048"/>
      </c:barChart>
      <c:catAx>
        <c:axId val="356339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56340048"/>
        <c:crosses val="autoZero"/>
        <c:auto val="1"/>
        <c:lblAlgn val="ctr"/>
        <c:lblOffset val="100"/>
        <c:noMultiLvlLbl val="0"/>
      </c:catAx>
      <c:valAx>
        <c:axId val="3563400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56339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56957560"/>
        <c:axId val="356958344"/>
      </c:barChart>
      <c:catAx>
        <c:axId val="356957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56958344"/>
        <c:crosses val="autoZero"/>
        <c:auto val="1"/>
        <c:lblAlgn val="ctr"/>
        <c:lblOffset val="100"/>
        <c:noMultiLvlLbl val="0"/>
      </c:catAx>
      <c:valAx>
        <c:axId val="3569583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56957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64438496"/>
        <c:axId val="364439280"/>
      </c:barChart>
      <c:catAx>
        <c:axId val="364438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4439280"/>
        <c:crosses val="autoZero"/>
        <c:auto val="1"/>
        <c:lblAlgn val="ctr"/>
        <c:lblOffset val="100"/>
        <c:noMultiLvlLbl val="0"/>
      </c:catAx>
      <c:valAx>
        <c:axId val="3644392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4438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F690F3FD-0D42-4B73-9D80-DB2630B1D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7</TotalTime>
  <Pages>130</Pages>
  <Words>35598</Words>
  <Characters>195794</Characters>
  <Application>Microsoft Office Word</Application>
  <DocSecurity>0</DocSecurity>
  <Lines>1631</Lines>
  <Paragraphs>4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217</cp:revision>
  <dcterms:created xsi:type="dcterms:W3CDTF">2015-03-06T00:24:00Z</dcterms:created>
  <dcterms:modified xsi:type="dcterms:W3CDTF">2015-03-08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